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9092F5C" w14:textId="4C40AC6E" w:rsidR="00C77578" w:rsidRPr="009A2AF7" w:rsidRDefault="00C77578">
      <w:pPr>
        <w:rPr>
          <w:rFonts w:ascii="Times New Roman" w:hAnsi="Times New Roman" w:cs="Times New Roman"/>
          <w:b/>
          <w:bCs/>
          <w:lang w:val="en-US"/>
        </w:rPr>
      </w:pPr>
      <w:r w:rsidRPr="009A2AF7">
        <w:rPr>
          <w:rFonts w:ascii="Times New Roman" w:hAnsi="Times New Roman" w:cs="Times New Roman"/>
          <w:b/>
          <w:bCs/>
          <w:lang w:val="en-US"/>
        </w:rPr>
        <w:t>Genes</w:t>
      </w:r>
      <w:r w:rsidR="00C15730">
        <w:rPr>
          <w:rFonts w:ascii="Times New Roman" w:hAnsi="Times New Roman" w:cs="Times New Roman"/>
          <w:b/>
          <w:bCs/>
          <w:lang w:val="en-US"/>
        </w:rPr>
        <w:t xml:space="preserve"> </w:t>
      </w:r>
      <w:r w:rsidR="00ED43E1">
        <w:rPr>
          <w:rFonts w:ascii="Times New Roman" w:hAnsi="Times New Roman" w:cs="Times New Roman"/>
          <w:b/>
          <w:bCs/>
          <w:lang w:val="en-US"/>
        </w:rPr>
        <w:t>close to</w:t>
      </w:r>
      <w:r w:rsidR="00C15730">
        <w:rPr>
          <w:rFonts w:ascii="Times New Roman" w:hAnsi="Times New Roman" w:cs="Times New Roman"/>
          <w:b/>
          <w:bCs/>
          <w:lang w:val="en-US"/>
        </w:rPr>
        <w:t xml:space="preserve"> SNPs</w:t>
      </w:r>
      <w:r w:rsidRPr="009A2AF7">
        <w:rPr>
          <w:rFonts w:ascii="Times New Roman" w:hAnsi="Times New Roman" w:cs="Times New Roman"/>
          <w:b/>
          <w:bCs/>
          <w:lang w:val="en-US"/>
        </w:rPr>
        <w:t xml:space="preserve"> in alphabetic order</w:t>
      </w:r>
    </w:p>
    <w:p w14:paraId="2E1F292E" w14:textId="4FDB86B2" w:rsidR="008D703A" w:rsidRDefault="008D703A" w:rsidP="008D703A">
      <w:pPr>
        <w:rPr>
          <w:rFonts w:ascii="Times New Roman" w:hAnsi="Times New Roman" w:cs="Times New Roman"/>
          <w:lang w:val="en-US"/>
        </w:rPr>
      </w:pPr>
      <w:r w:rsidRPr="00C77578">
        <w:rPr>
          <w:rFonts w:ascii="Times New Roman" w:hAnsi="Times New Roman" w:cs="Times New Roman"/>
          <w:i/>
          <w:iCs/>
          <w:lang w:val="en-US"/>
        </w:rPr>
        <w:t>ACVR1B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ZdWFuPC9BdXRob3I+PFllYXI+MjAxNTwvWWVhcj48UmVj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ZdWFuPC9BdXRob3I+PFllYXI+MjAxNTwvWWVhcj48UmVj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1)</w:t>
      </w:r>
      <w:r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  <w:lang w:val="en-US"/>
        </w:rPr>
        <w:t xml:space="preserve">; </w:t>
      </w:r>
      <w:r w:rsidRPr="00C77578">
        <w:rPr>
          <w:rFonts w:ascii="Times New Roman" w:hAnsi="Times New Roman" w:cs="Times New Roman"/>
          <w:i/>
          <w:iCs/>
          <w:lang w:val="en-US"/>
        </w:rPr>
        <w:t>ACVRL1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Qc3lycmk8L0F1dGhvcj48WWVhcj4yMDEzPC9ZZWFyPjxS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Qc3lycmk8L0F1dGhvcj48WWVhcj4yMDEzPC9ZZWFyPjxS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2)</w:t>
      </w:r>
      <w:r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  <w:lang w:val="en-US"/>
        </w:rPr>
        <w:t xml:space="preserve">; </w:t>
      </w:r>
      <w:r w:rsidR="00124111" w:rsidRPr="00EE7713">
        <w:rPr>
          <w:rFonts w:ascii="Times New Roman" w:hAnsi="Times New Roman" w:cs="Times New Roman"/>
          <w:i/>
          <w:iCs/>
          <w:lang w:val="en-US"/>
        </w:rPr>
        <w:t>APCDD1L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124111" w:rsidRPr="00C77578">
        <w:rPr>
          <w:rFonts w:ascii="Times New Roman" w:hAnsi="Times New Roman" w:cs="Times New Roman"/>
        </w:rPr>
        <w:fldChar w:fldCharType="begin"/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&lt;EndNote&gt;&lt;Cite&gt;&lt;Author&gt;Chen&lt;/Author&gt;&lt;Year&gt;2022&lt;/Year&gt;&lt;RecNum&gt;583&lt;/RecNum&gt;&lt;DisplayText&gt;(3)&lt;/DisplayText&gt;&lt;record&gt;&lt;rec-number&gt;583&lt;/rec-number&gt;&lt;foreign-keys&gt;&lt;key app="EN" db-id="wa9t59tr9axdpce9v04vtrdyv9rv9xzx29ff" timestamp="1727516676"&gt;583&lt;/key&gt;&lt;/foreign-keys&gt;&lt;ref-type name="Journal Article"&gt;17&lt;/ref-type&gt;&lt;contributors&gt;&lt;authors&gt;&lt;author&gt;Chen, A.&lt;/author&gt;&lt;author&gt;Jing, W.&lt;/author&gt;&lt;author&gt;Qiu, J.&lt;/author&gt;&lt;author&gt;Zhang, R.&lt;/author&gt;&lt;/authors&gt;&lt;/contributors&gt;&lt;auth-address&gt;Obstetrics and Gynecology Department, Tongren Hospital, Shanghai Jiao Tong University School of Medicine, 1111 XianXia Road, Shanghai 200336, China.&lt;/auth-address&gt;&lt;titles&gt;&lt;title&gt;Prediction of Cervical Cancer Outcome by Identifying and Validating a NAD+ Metabolism-Derived Gene Signature&lt;/title&gt;&lt;secondary-title&gt;J Pers Med&lt;/secondary-title&gt;&lt;/titles&gt;&lt;periodical&gt;&lt;full-title&gt;J Pers Med&lt;/full-title&gt;&lt;/periodical&gt;&lt;volume&gt;12&lt;/volume&gt;&lt;number&gt;12&lt;/number&gt;&lt;edition&gt;20221208&lt;/edition&gt;&lt;keywords&gt;&lt;keyword&gt;Nad+&lt;/keyword&gt;&lt;keyword&gt;NAD+ metabolic-related genes&lt;/keyword&gt;&lt;keyword&gt;cervical cancer&lt;/keyword&gt;&lt;keyword&gt;constructed model&lt;/keyword&gt;&lt;keyword&gt;prognosis&lt;/keyword&gt;&lt;/keywords&gt;&lt;dates&gt;&lt;year&gt;2022&lt;/year&gt;&lt;pub-dates&gt;&lt;date&gt;Dec 8&lt;/date&gt;&lt;/pub-dates&gt;&lt;/dates&gt;&lt;isbn&gt;2075-4426 (Print)&amp;#xD;2075-4426 (Electronic)&amp;#xD;2075-4426 (Linking)&lt;/isbn&gt;&lt;accession-num&gt;36556252&lt;/accession-num&gt;&lt;urls&gt;&lt;related-urls&gt;&lt;url&gt;https://www.ncbi.nlm.nih.gov/pubmed/36556252&lt;/url&gt;&lt;/related-urls&gt;&lt;/urls&gt;&lt;custom1&gt;The authors declare no conflict of interest.&lt;/custom1&gt;&lt;custom2&gt;PMC9781171&lt;/custom2&gt;&lt;electronic-resource-num&gt;10.3390/jpm12122031&lt;/electronic-resource-num&gt;&lt;remote-database-name&gt;PubMed-not-MEDLINE&lt;/remote-database-name&gt;&lt;remote-database-provider&gt;NLM&lt;/remote-database-provider&gt;&lt;/record&gt;&lt;/Cite&gt;&lt;/EndNote&gt;</w:instrText>
      </w:r>
      <w:r w:rsidR="00124111"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3)</w:t>
      </w:r>
      <w:r w:rsidR="00124111"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="00124111" w:rsidRPr="00C77578">
        <w:rPr>
          <w:rFonts w:ascii="Times New Roman" w:hAnsi="Times New Roman" w:cs="Times New Roman"/>
          <w:i/>
          <w:iCs/>
          <w:lang w:val="en-US"/>
        </w:rPr>
        <w:t>APRG1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124111" w:rsidRPr="00C77578">
        <w:rPr>
          <w:rFonts w:ascii="Times New Roman" w:hAnsi="Times New Roman" w:cs="Times New Roman"/>
        </w:rPr>
        <w:fldChar w:fldCharType="begin">
          <w:fldData xml:space="preserve">PEVuZE5vdGU+PENpdGU+PEF1dGhvcj5TZW5jaGVua288L0F1dGhvcj48WWVhcj4yMDEzPC9ZZWFy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TZW5jaGVua288L0F1dGhvcj48WWVhcj4yMDEzPC9ZZWFy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="00124111"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4)</w:t>
      </w:r>
      <w:r w:rsidR="00124111"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>;</w:t>
      </w:r>
      <w:r w:rsidRPr="00C77578">
        <w:rPr>
          <w:rFonts w:ascii="Times New Roman" w:hAnsi="Times New Roman" w:cs="Times New Roman"/>
          <w:i/>
          <w:iCs/>
          <w:lang w:val="en-US"/>
        </w:rPr>
        <w:t>ATP10A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FbC1aZWluPC9BdXRob3I+PFllYXI+MjAyMDwvWWVhcj48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FbC1aZWluPC9BdXRob3I+PFllYXI+MjAyMDwvWWVhcj48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5)</w:t>
      </w:r>
      <w:r w:rsidRPr="00C77578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  <w:lang w:val="en-US"/>
        </w:rPr>
        <w:t xml:space="preserve"> </w:t>
      </w:r>
    </w:p>
    <w:p w14:paraId="62497375" w14:textId="29996D94" w:rsidR="00124111" w:rsidRPr="00EE7713" w:rsidRDefault="008D703A">
      <w:pPr>
        <w:rPr>
          <w:rFonts w:ascii="Times New Roman" w:hAnsi="Times New Roman" w:cs="Times New Roman"/>
          <w:lang w:val="en-US"/>
        </w:rPr>
      </w:pPr>
      <w:r w:rsidRPr="00C77578">
        <w:rPr>
          <w:rFonts w:ascii="Times New Roman" w:hAnsi="Times New Roman" w:cs="Times New Roman"/>
          <w:i/>
          <w:iCs/>
          <w:lang w:val="en-US"/>
        </w:rPr>
        <w:t>BAIAP3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MaTwvQXV0aG9yPjxZZWFyPjIwMjE8L1llYXI+PFJlY051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MaTwvQXV0aG9yPjxZZWFyPjIwMjE8L1llYXI+PFJlY051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6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="00124111" w:rsidRPr="00C77578">
        <w:rPr>
          <w:rFonts w:ascii="Times New Roman" w:hAnsi="Times New Roman" w:cs="Times New Roman"/>
          <w:i/>
          <w:iCs/>
          <w:lang w:val="en-US"/>
        </w:rPr>
        <w:t>BCAR3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124111" w:rsidRPr="00C77578">
        <w:rPr>
          <w:rFonts w:ascii="Times New Roman" w:hAnsi="Times New Roman" w:cs="Times New Roman"/>
        </w:rPr>
        <w:fldChar w:fldCharType="begin">
          <w:fldData xml:space="preserve">PEVuZE5vdGU+PENpdGU+PEF1dGhvcj5KZWFubm90PC9BdXRob3I+PFllYXI+MjAxODwvWWVhcj48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KZWFubm90PC9BdXRob3I+PFllYXI+MjAxODwvWWVhcj48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="00124111"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7)</w:t>
      </w:r>
      <w:r w:rsidR="00124111"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  <w:lang w:val="en-US"/>
        </w:rPr>
        <w:t xml:space="preserve">; </w:t>
      </w:r>
      <w:r w:rsidRPr="00C77578">
        <w:rPr>
          <w:rFonts w:ascii="Times New Roman" w:hAnsi="Times New Roman" w:cs="Times New Roman"/>
          <w:i/>
          <w:iCs/>
          <w:lang w:val="en-US"/>
        </w:rPr>
        <w:t>BCAR4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DYW5jZXIgR2Vub21lIEF0bGFzIFJlc2VhcmNoPC9BdXRo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DYW5jZXIgR2Vub21lIEF0bGFzIFJlc2VhcmNoPC9BdXRo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8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Pr="00C77578">
        <w:rPr>
          <w:rFonts w:ascii="Times New Roman" w:hAnsi="Times New Roman" w:cs="Times New Roman"/>
          <w:i/>
          <w:iCs/>
          <w:lang w:val="en-US"/>
        </w:rPr>
        <w:t>BID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IZWJlcjwvQXV0aG9yPjxZZWFyPjIwMjM8L1llYXI+PFJl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IZWJlcjwvQXV0aG9yPjxZZWFyPjIwMjM8L1llYXI+PFJl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9)</w:t>
      </w:r>
      <w:r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  <w:lang w:val="en-US"/>
        </w:rPr>
        <w:t xml:space="preserve">; </w:t>
      </w:r>
      <w:r w:rsidR="00124111" w:rsidRPr="00EE7713">
        <w:rPr>
          <w:rFonts w:ascii="Times New Roman" w:hAnsi="Times New Roman" w:cs="Times New Roman"/>
          <w:i/>
          <w:iCs/>
          <w:lang w:val="en-US"/>
        </w:rPr>
        <w:t>BMPR1B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124111" w:rsidRPr="00C77578">
        <w:rPr>
          <w:rFonts w:ascii="Times New Roman" w:hAnsi="Times New Roman" w:cs="Times New Roman"/>
        </w:rPr>
        <w:fldChar w:fldCharType="begin">
          <w:fldData xml:space="preserve">PEVuZE5vdGU+PENpdGU+PEF1dGhvcj5QcmF0ZXM8L0F1dGhvcj48WWVhcj4yMDE1PC9ZZWFyPjxS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QcmF0ZXM8L0F1dGhvcj48WWVhcj4yMDE1PC9ZZWFyPjxS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="00124111"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10)</w:t>
      </w:r>
      <w:r w:rsidR="00124111" w:rsidRPr="00C77578">
        <w:rPr>
          <w:rFonts w:ascii="Times New Roman" w:hAnsi="Times New Roman" w:cs="Times New Roman"/>
        </w:rPr>
        <w:fldChar w:fldCharType="end"/>
      </w:r>
      <w:r w:rsidR="00124111" w:rsidRPr="00EE7713">
        <w:rPr>
          <w:rFonts w:ascii="Times New Roman" w:hAnsi="Times New Roman" w:cs="Times New Roman"/>
          <w:lang w:val="en-US"/>
        </w:rPr>
        <w:t xml:space="preserve"> </w:t>
      </w:r>
    </w:p>
    <w:p w14:paraId="07372930" w14:textId="5A7456F2" w:rsidR="008D703A" w:rsidRPr="00065CFC" w:rsidRDefault="008D703A" w:rsidP="00124111">
      <w:pPr>
        <w:rPr>
          <w:rFonts w:ascii="Times New Roman" w:hAnsi="Times New Roman" w:cs="Times New Roman"/>
        </w:rPr>
      </w:pPr>
      <w:r w:rsidRPr="00C77578">
        <w:rPr>
          <w:rFonts w:ascii="Times New Roman" w:hAnsi="Times New Roman" w:cs="Times New Roman"/>
          <w:i/>
          <w:iCs/>
          <w:lang w:val="en-US"/>
        </w:rPr>
        <w:t>CCND3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/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&lt;EndNote&gt;&lt;Cite&gt;&lt;Author&gt;Raina&lt;/Author&gt;&lt;Year&gt;2021&lt;/Year&gt;&lt;RecNum&gt;645&lt;/RecNum&gt;&lt;DisplayText&gt;(11)&lt;/DisplayText&gt;&lt;record&gt;&lt;rec-number&gt;645&lt;/rec-number&gt;&lt;foreign-keys&gt;&lt;key app="EN" db-id="wa9t59tr9axdpce9v04vtrdyv9rv9xzx29ff" timestamp="1727590723"&gt;645&lt;/key&gt;&lt;/foreign-keys&gt;&lt;ref-type name="Journal Article"&gt;17&lt;/ref-type&gt;&lt;contributors&gt;&lt;authors&gt;&lt;author&gt;Raina, R.&lt;/author&gt;&lt;author&gt;Afroze, N.&lt;/author&gt;&lt;author&gt;Kedhari Sundaram, M.&lt;/author&gt;&lt;author&gt;Haque, S.&lt;/author&gt;&lt;author&gt;Bajbouj, K.&lt;/author&gt;&lt;author&gt;Hamad, M.&lt;/author&gt;&lt;author&gt;Hussain, A.&lt;/author&gt;&lt;/authors&gt;&lt;/contributors&gt;&lt;auth-address&gt;School of Life Sciences, Manipal Academy of Higher Education, Dubai, UAE. dr.arifhussain@yahoo.co.in.&lt;/auth-address&gt;&lt;titles&gt;&lt;title&gt;Chrysin inhibits propagation of HeLa cells by attenuating cell survival and inducing apoptotic pathways&lt;/title&gt;&lt;secondary-title&gt;Eur Rev Med Pharmacol Sci&lt;/secondary-title&gt;&lt;/titles&gt;&lt;periodical&gt;&lt;full-title&gt;Eur Rev Med Pharmacol Sci&lt;/full-title&gt;&lt;/periodical&gt;&lt;pages&gt;2206-2220&lt;/pages&gt;&lt;volume&gt;25&lt;/volume&gt;&lt;number&gt;5&lt;/number&gt;&lt;keywords&gt;&lt;keyword&gt;Antineoplastic Agents/*pharmacology&lt;/keyword&gt;&lt;keyword&gt;Apoptosis/*drug effects&lt;/keyword&gt;&lt;keyword&gt;Cell Proliferation/drug effects&lt;/keyword&gt;&lt;keyword&gt;Cell Survival/drug effects&lt;/keyword&gt;&lt;keyword&gt;Dose-Response Relationship, Drug&lt;/keyword&gt;&lt;keyword&gt;Flavonoids/*pharmacology&lt;/keyword&gt;&lt;keyword&gt;HeLa Cells&lt;/keyword&gt;&lt;keyword&gt;Humans&lt;/keyword&gt;&lt;keyword&gt;Tumor Cells, Cultured&lt;/keyword&gt;&lt;/keywords&gt;&lt;dates&gt;&lt;year&gt;2021&lt;/year&gt;&lt;pub-dates&gt;&lt;date&gt;Mar&lt;/date&gt;&lt;/pub-dates&gt;&lt;/dates&gt;&lt;isbn&gt;2284-0729 (Electronic)&amp;#xD;1128-3602 (Linking)&lt;/isbn&gt;&lt;accession-num&gt;33755959&lt;/accession-num&gt;&lt;urls&gt;&lt;related-urls&gt;&lt;url&gt;https://www.ncbi.nlm.nih.gov/pubmed/33755959&lt;/url&gt;&lt;/related-urls&gt;&lt;/urls&gt;&lt;electronic-resource-num&gt;10.26355/eurrev_202103_25253&lt;/electronic-resource-num&gt;&lt;remote-database-name&gt;Medline&lt;/remote-database-name&gt;&lt;remote-database-provider&gt;NLM&lt;/remote-database-provider&gt;&lt;/record&gt;&lt;/Cite&gt;&lt;/EndNote&gt;</w:instrText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11)</w:t>
      </w:r>
      <w:r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  <w:lang w:val="en-US"/>
        </w:rPr>
        <w:t xml:space="preserve">; </w:t>
      </w:r>
      <w:r w:rsidR="00124111" w:rsidRPr="00C77578">
        <w:rPr>
          <w:rFonts w:ascii="Times New Roman" w:hAnsi="Times New Roman" w:cs="Times New Roman"/>
          <w:i/>
          <w:iCs/>
          <w:lang w:val="en-US"/>
        </w:rPr>
        <w:t>COL5A1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124111" w:rsidRPr="00C77578">
        <w:rPr>
          <w:rFonts w:ascii="Times New Roman" w:hAnsi="Times New Roman" w:cs="Times New Roman"/>
        </w:rPr>
        <w:fldChar w:fldCharType="begin">
          <w:fldData xml:space="preserve">PEVuZE5vdGU+PENpdGU+PEF1dGhvcj5EdWFuPC9BdXRob3I+PFllYXI+MjAyNDwvWWVhcj48UmVj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EdWFuPC9BdXRob3I+PFllYXI+MjAyNDwvWWVhcj48UmVj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="00124111"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12)</w:t>
      </w:r>
      <w:r w:rsidR="00124111"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="00124111" w:rsidRPr="00C77578">
        <w:rPr>
          <w:rFonts w:ascii="Times New Roman" w:hAnsi="Times New Roman" w:cs="Times New Roman"/>
          <w:i/>
          <w:iCs/>
          <w:lang w:val="en-US"/>
        </w:rPr>
        <w:t>COL5A3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124111" w:rsidRPr="00C77578">
        <w:rPr>
          <w:rFonts w:ascii="Times New Roman" w:hAnsi="Times New Roman" w:cs="Times New Roman"/>
        </w:rPr>
        <w:fldChar w:fldCharType="begin"/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&lt;EndNote&gt;&lt;Cite&gt;&lt;Author&gt;Ganguly&lt;/Author&gt;&lt;Year&gt;2015&lt;/Year&gt;&lt;RecNum&gt;605&lt;/RecNum&gt;&lt;DisplayText&gt;(13)&lt;/DisplayText&gt;&lt;record&gt;&lt;rec-number&gt;605&lt;/rec-number&gt;&lt;foreign-keys&gt;&lt;key app="EN" db-id="wa9t59tr9axdpce9v04vtrdyv9rv9xzx29ff" timestamp="1727529132"&gt;605&lt;/key&gt;&lt;/foreign-keys&gt;&lt;ref-type name="Journal Article"&gt;17&lt;/ref-type&gt;&lt;contributors&gt;&lt;authors&gt;&lt;author&gt;Ganguly, P.&lt;/author&gt;&lt;author&gt;Ganguly, N.&lt;/author&gt;&lt;/authors&gt;&lt;/contributors&gt;&lt;auth-address&gt;School of Biotechnology, KIIT University, Patia, Bhubaneswar, 751024 Odisha India.&lt;/auth-address&gt;&lt;titles&gt;&lt;title&gt;Transcriptomic analyses of genes differentially expressed by high-risk and low-risk human papilloma virus E6 oncoproteins&lt;/title&gt;&lt;secondary-title&gt;Virusdisease&lt;/secondary-title&gt;&lt;/titles&gt;&lt;periodical&gt;&lt;full-title&gt;Virusdisease&lt;/full-title&gt;&lt;/periodical&gt;&lt;pages&gt;105-16&lt;/pages&gt;&lt;volume&gt;26&lt;/volume&gt;&lt;number&gt;3&lt;/number&gt;&lt;edition&gt;20150626&lt;/edition&gt;&lt;keywords&gt;&lt;keyword&gt;Cervical cancer&lt;/keyword&gt;&lt;keyword&gt;E6&lt;/keyword&gt;&lt;keyword&gt;Epithelial cells&lt;/keyword&gt;&lt;keyword&gt;Hpv&lt;/keyword&gt;&lt;keyword&gt;Microarray&lt;/keyword&gt;&lt;/keywords&gt;&lt;dates&gt;&lt;year&gt;2015&lt;/year&gt;&lt;pub-dates&gt;&lt;date&gt;Sep&lt;/date&gt;&lt;/pub-dates&gt;&lt;/dates&gt;&lt;isbn&gt;2347-3584 (Print)&amp;#xD;2347-3517 (Electronic)&amp;#xD;2347-3584 (Linking)&lt;/isbn&gt;&lt;accession-num&gt;26396976&lt;/accession-num&gt;&lt;urls&gt;&lt;related-urls&gt;&lt;url&gt;https://www.ncbi.nlm.nih.gov/pubmed/26396976&lt;/url&gt;&lt;/related-urls&gt;&lt;/urls&gt;&lt;custom2&gt;PMC4571588&lt;/custom2&gt;&lt;electronic-resource-num&gt;10.1007/s13337-015-0259-7&lt;/electronic-resource-num&gt;&lt;remote-database-name&gt;PubMed-not-MEDLINE&lt;/remote-database-name&gt;&lt;remote-database-provider&gt;NLM&lt;/remote-database-provider&gt;&lt;/record&gt;&lt;/Cite&gt;&lt;/EndNote&gt;</w:instrText>
      </w:r>
      <w:r w:rsidR="00124111"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13)</w:t>
      </w:r>
      <w:r w:rsidR="00124111"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>;</w:t>
      </w:r>
      <w:r w:rsidR="00574530">
        <w:rPr>
          <w:rFonts w:ascii="Times New Roman" w:hAnsi="Times New Roman" w:cs="Times New Roman"/>
          <w:lang w:val="en-US"/>
        </w:rPr>
        <w:t xml:space="preserve"> </w:t>
      </w:r>
      <w:r w:rsidRPr="00C77578">
        <w:rPr>
          <w:rFonts w:ascii="Times New Roman" w:hAnsi="Times New Roman" w:cs="Times New Roman"/>
          <w:i/>
          <w:iCs/>
          <w:lang w:val="en-US"/>
        </w:rPr>
        <w:t>CRYAA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OYXJ1PC9BdXRob3I+PFllYXI+MjAxNzwvWWVhcj48UmVj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OYXJ1PC9BdXRob3I+PFllYXI+MjAxNzwvWWVhcj48UmVj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14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>;</w:t>
      </w:r>
      <w:r w:rsidR="00574530">
        <w:rPr>
          <w:rFonts w:ascii="Times New Roman" w:hAnsi="Times New Roman" w:cs="Times New Roman"/>
          <w:lang w:val="en-US"/>
        </w:rPr>
        <w:t xml:space="preserve"> </w:t>
      </w:r>
      <w:r w:rsidRPr="00C77578">
        <w:rPr>
          <w:rFonts w:ascii="Times New Roman" w:hAnsi="Times New Roman" w:cs="Times New Roman"/>
          <w:i/>
          <w:iCs/>
          <w:lang w:val="en-US"/>
        </w:rPr>
        <w:t>CTSD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/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&lt;EndNote&gt;&lt;Cite&gt;&lt;Author&gt;Wozniak&lt;/Author&gt;&lt;Year&gt;2008&lt;/Year&gt;&lt;RecNum&gt;631&lt;/RecNum&gt;&lt;DisplayText&gt;(15)&lt;/DisplayText&gt;&lt;record&gt;&lt;rec-number&gt;631&lt;/rec-number&gt;&lt;foreign-keys&gt;&lt;key app="EN" db-id="wa9t59tr9axdpce9v04vtrdyv9rv9xzx29ff" timestamp="1727588939"&gt;631&lt;/key&gt;&lt;/foreign-keys&gt;&lt;ref-type name="Journal Article"&gt;17&lt;/ref-type&gt;&lt;contributors&gt;&lt;authors&gt;&lt;author&gt;Wozniak, B.&lt;/author&gt;&lt;author&gt;Mila-Kierzenkowska, C.&lt;/author&gt;&lt;author&gt;Wozniak, A.&lt;/author&gt;&lt;author&gt;Drewa, G.&lt;/author&gt;&lt;author&gt;Soponska, M.&lt;/author&gt;&lt;author&gt;Drewa, T.&lt;/author&gt;&lt;author&gt;Krzyzynska-Malino</w:instrText>
      </w:r>
      <w:r w:rsidR="00EE7713" w:rsidRPr="00574530">
        <w:rPr>
          <w:rFonts w:ascii="Times New Roman" w:hAnsi="Times New Roman" w:cs="Times New Roman"/>
          <w:lang w:val="en-US"/>
        </w:rPr>
        <w:instrText>wska, E.&lt;/author&gt;&lt;author&gt;Makarewicz, R.&lt;/author&gt;&lt;author&gt;Kowalski, T.&lt;/author&gt;&lt;author&gt;Szmytkowska, K.&lt;/author&gt;&lt;/authors&gt;&lt;/contributors&gt;&lt;auth-address&gt;Department and Clinic of Neurosurgery and Neurotraumatology, Collegium Medicum, Nicolaus Copernicus University, Bydgoszcz, Poland.&lt;/auth-address&gt;&lt;titles&gt;&lt;title&gt;The effect of combined therapy on activity of cathepsin D and alpha-1-antitrypsin in the blood serum of women with cervical cancer&lt;/title&gt;&lt;secondary-title&gt;Eur J Gynaecol Oncol&lt;/secondary-title&gt;&lt;/titles&gt;&lt;periodical&gt;&lt;full-title&gt;Eur J Gynaecol Oncol&lt;/full-title&gt;&lt;/periodical&gt;&lt;pages&gt;617-9&lt;/pages&gt;&lt;volume&gt;29&lt;/volume&gt;&lt;number&gt;6&lt;/number&gt;&lt;keywords&gt;&lt;keyword&gt;Antineoplastic Agents/therapeutic use&lt;/keyword&gt;&lt;keyword&gt;Biomarkers, Tumor/*blood&lt;/keyword&gt;&lt;keyword&gt;Brachytherapy&lt;/keyword&gt;&lt;keyword&gt;Case-Control Studies&lt;/keyword&gt;&lt;keyword&gt;Cathepsin D/*blood&lt;/keyword&gt;&lt;keyword&gt;Female&lt;/keyword&gt;&lt;keywor</w:instrText>
      </w:r>
      <w:r w:rsidR="00EE7713" w:rsidRPr="00574530">
        <w:rPr>
          <w:rFonts w:ascii="Times New Roman" w:hAnsi="Times New Roman" w:cs="Times New Roman"/>
        </w:rPr>
        <w:instrText>d&gt;Humans&lt;/keyword&gt;&lt;keyword&gt;Middle Aged&lt;/keyword&gt;&lt;keyword&gt;Neoplasm Recurrence, Local/*blood&lt;/keyword&gt;&lt;keyword&gt;Radiotherapy, Adjuvant&lt;/keyword&gt;&lt;keyword&gt;Uterine Cervical Neoplasms/blood/*therapy&lt;/keyword&gt;&lt;keyword&gt;alpha 1-Antitrypsin/*blood&lt;/keyword&gt;&lt;/keywords&gt;&lt;dates&gt;&lt;year&gt;2008&lt;/year&gt;&lt;/dates&gt;&lt;isbn&gt;0392-2936 (Print)&amp;#xD;0392-2936 (Linking)&lt;/isbn&gt;&lt;accession-num&gt;19115690&lt;/accession-num&gt;&lt;urls&gt;&lt;related-urls&gt;&lt;url&gt;https://www.ncbi.nlm.nih.gov/pubmed/19115690&lt;/url&gt;&lt;/related-urls&gt;&lt;/urls&gt;&lt;remote-database-name&gt;Medline&lt;/remote-database-name&gt;&lt;remote-database-provider&gt;NLM&lt;/remote-database-provider&gt;&lt;/record&gt;&lt;/Cite&gt;&lt;/EndNote&gt;</w:instrText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574530">
        <w:rPr>
          <w:rFonts w:ascii="Times New Roman" w:hAnsi="Times New Roman" w:cs="Times New Roman"/>
          <w:noProof/>
        </w:rPr>
        <w:t>(15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</w:rPr>
        <w:t xml:space="preserve">; </w:t>
      </w:r>
      <w:r w:rsidRPr="00065CFC">
        <w:rPr>
          <w:rFonts w:ascii="Times New Roman" w:hAnsi="Times New Roman" w:cs="Times New Roman"/>
          <w:i/>
          <w:iCs/>
        </w:rPr>
        <w:t>CYFIP2</w:t>
      </w:r>
      <w:r w:rsidR="008625E1">
        <w:rPr>
          <w:rFonts w:ascii="Times New Roman" w:hAnsi="Times New Roman" w:cs="Times New Roman"/>
          <w:i/>
          <w:iCs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MaTwvQXV0aG9yPjxZZWFyPjIwMjE8L1llYXI+PFJlY051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</w:fldData>
        </w:fldChar>
      </w:r>
      <w:r w:rsidR="00EE7713" w:rsidRPr="00065CFC">
        <w:rPr>
          <w:rFonts w:ascii="Times New Roman" w:hAnsi="Times New Roman" w:cs="Times New Roman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MaTwvQXV0aG9yPjxZZWFyPjIwMjE8L1llYXI+PFJlY051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</w:fldData>
        </w:fldChar>
      </w:r>
      <w:r w:rsidR="00EE7713" w:rsidRPr="00065CFC">
        <w:rPr>
          <w:rFonts w:ascii="Times New Roman" w:hAnsi="Times New Roman" w:cs="Times New Roman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065CFC">
        <w:rPr>
          <w:rFonts w:ascii="Times New Roman" w:hAnsi="Times New Roman" w:cs="Times New Roman"/>
          <w:noProof/>
        </w:rPr>
        <w:t>(16)</w:t>
      </w:r>
      <w:r w:rsidRPr="00C77578">
        <w:rPr>
          <w:rFonts w:ascii="Times New Roman" w:hAnsi="Times New Roman" w:cs="Times New Roman"/>
        </w:rPr>
        <w:fldChar w:fldCharType="end"/>
      </w:r>
      <w:r w:rsidRPr="00065CFC">
        <w:rPr>
          <w:rFonts w:ascii="Times New Roman" w:hAnsi="Times New Roman" w:cs="Times New Roman"/>
        </w:rPr>
        <w:t xml:space="preserve"> </w:t>
      </w:r>
    </w:p>
    <w:p w14:paraId="00916DAB" w14:textId="68394D07" w:rsidR="00124111" w:rsidRPr="00124111" w:rsidRDefault="00124111">
      <w:pPr>
        <w:rPr>
          <w:rFonts w:ascii="Times New Roman" w:hAnsi="Times New Roman" w:cs="Times New Roman"/>
        </w:rPr>
      </w:pPr>
      <w:r w:rsidRPr="00124111">
        <w:rPr>
          <w:rFonts w:ascii="Times New Roman" w:hAnsi="Times New Roman" w:cs="Times New Roman"/>
          <w:i/>
          <w:iCs/>
        </w:rPr>
        <w:t>DDOST</w:t>
      </w:r>
      <w:r w:rsidR="008625E1">
        <w:rPr>
          <w:rFonts w:ascii="Times New Roman" w:hAnsi="Times New Roman" w:cs="Times New Roman"/>
          <w:i/>
          <w:iCs/>
        </w:rPr>
        <w:t xml:space="preserve"> </w:t>
      </w:r>
      <w:r w:rsidRPr="00C77578">
        <w:rPr>
          <w:rFonts w:ascii="Times New Roman" w:hAnsi="Times New Roman" w:cs="Times New Roman"/>
        </w:rPr>
        <w:fldChar w:fldCharType="begin"/>
      </w:r>
      <w:r w:rsidR="00EE7713">
        <w:rPr>
          <w:rFonts w:ascii="Times New Roman" w:hAnsi="Times New Roman" w:cs="Times New Roman"/>
        </w:rPr>
        <w:instrText xml:space="preserve"> ADDIN EN.CITE &lt;EndNote&gt;&lt;Cite&gt;&lt;Author&gt;Mei&lt;/Author&gt;&lt;Year&gt;2024&lt;/Year&gt;&lt;RecNum&gt;600&lt;/RecNum&gt;&lt;DisplayText&gt;(17)&lt;/DisplayText&gt;&lt;record&gt;&lt;rec-number&gt;600&lt;/rec-number&gt;&lt;foreign-keys&gt;&lt;key app="EN" db-id="wa9t59tr9axdpce9v04vtrdyv9rv9xzx29ff" timestamp="1727528877"&gt;600&lt;/key&gt;&lt;/foreign-keys&gt;&lt;ref-type name="Journal Article"&gt;17&lt;/ref-type&gt;&lt;contributors&gt;&lt;authors&gt;&lt;author&gt;Mei, J.&lt;/author&gt;&lt;author&gt;Pan, L.&lt;/author&gt;&lt;author&gt;Huang, M.&lt;/author&gt;&lt;author&gt;Bao, D.&lt;/author&gt;&lt;author&gt;Gao, H.&lt;/author&gt;&lt;author&gt;Wang, D.&lt;/author&gt;&lt;/authors&gt;&lt;/contributors&gt;&lt;auth-address&gt;Department of Obstetrics and Gynecology, The Second Affiliated Hospital of Wenzhou Medical University, Wenzhou, 325027, China.&amp;#xD;Key Laboratory of Fertility Preservation and Maintenance of Ministry of Education, Ningxia Medical University, Yinchuan, 750004, China. gh2010@126.com.&amp;#xD;Department of Obstetrics and Gynecology, The Second Affiliated Hospital of Wenzhou Medical University, Wenzhou, 325027, China. 113112@wmu.edu.cn.&lt;/auth-address&gt;&lt;titles&gt;&lt;title&gt;DDOST is associated with tumor immunosuppressive microenvironment in cervical cancer&lt;/title&gt;&lt;secondary-title&gt;Discov Oncol&lt;/secondary-title&gt;&lt;/titles&gt;&lt;periodical&gt;&lt;full-title&gt;Discov Oncol&lt;/full-title&gt;&lt;/periodical&gt;&lt;pages&gt;69&lt;/pages&gt;&lt;volume&gt;15&lt;/volume&gt;&lt;number&gt;1&lt;/number&gt;&lt;edition&gt;20240309&lt;/edition&gt;&lt;keywords&gt;&lt;keyword&gt;Biomarker&lt;/keyword&gt;&lt;keyword&gt;Cervical cancer&lt;/keyword&gt;&lt;keyword&gt;Ddost&lt;/keyword&gt;&lt;keyword&gt;Tme&lt;/keyword&gt;&lt;keyword&gt;Treatment&lt;/keyword&gt;&lt;/keywords&gt;&lt;dates&gt;&lt;year&gt;2024&lt;/year&gt;&lt;pub-dates&gt;&lt;date&gt;Mar 9&lt;/date&gt;&lt;/pub-dates&gt;&lt;/dates&gt;&lt;isbn&gt;2730-6011 (Electronic)&amp;#xD;2730-6011 (Linking)&lt;/isbn&gt;&lt;accession-num&gt;38460058&lt;/accession-num&gt;&lt;urls&gt;&lt;related-urls&gt;&lt;url&gt;https://www.ncbi.nlm.nih.gov/pubmed/38460058&lt;/url&gt;&lt;/related-urls&gt;&lt;/urls&gt;&lt;custom1&gt;The authors declare no competing interests.&lt;/custom1&gt;&lt;custom2&gt;PMC10924880&lt;/custom2&gt;&lt;electronic-resource-num&gt;10.1007/s12672-024-00927-z&lt;/electronic-resource-num&gt;&lt;remote-database-name&gt;PubMed-not-MEDLINE&lt;/remote-database-name&gt;&lt;remote-database-provider&gt;NLM&lt;/remote-database-provider&gt;&lt;/record&gt;&lt;/Cite&gt;&lt;/EndNote&gt;</w:instrText>
      </w:r>
      <w:r w:rsidRPr="00C77578">
        <w:rPr>
          <w:rFonts w:ascii="Times New Roman" w:hAnsi="Times New Roman" w:cs="Times New Roman"/>
        </w:rPr>
        <w:fldChar w:fldCharType="separate"/>
      </w:r>
      <w:r w:rsidR="00EE7713">
        <w:rPr>
          <w:rFonts w:ascii="Times New Roman" w:hAnsi="Times New Roman" w:cs="Times New Roman"/>
          <w:noProof/>
        </w:rPr>
        <w:t>(17)</w:t>
      </w:r>
      <w:r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</w:rPr>
        <w:t xml:space="preserve">; </w:t>
      </w:r>
      <w:r w:rsidR="008D703A" w:rsidRPr="00EE7713">
        <w:rPr>
          <w:rFonts w:ascii="Times New Roman" w:hAnsi="Times New Roman" w:cs="Times New Roman"/>
          <w:i/>
          <w:iCs/>
        </w:rPr>
        <w:t>DLG2</w:t>
      </w:r>
      <w:r w:rsidR="008625E1">
        <w:rPr>
          <w:rFonts w:ascii="Times New Roman" w:hAnsi="Times New Roman" w:cs="Times New Roman"/>
          <w:i/>
          <w:iCs/>
        </w:rPr>
        <w:t xml:space="preserve"> </w:t>
      </w:r>
      <w:r w:rsidR="008D703A" w:rsidRPr="00C77578">
        <w:rPr>
          <w:rFonts w:ascii="Times New Roman" w:hAnsi="Times New Roman" w:cs="Times New Roman"/>
        </w:rPr>
        <w:fldChar w:fldCharType="begin">
          <w:fldData xml:space="preserve">PEVuZE5vdGU+PENpdGU+PEF1dGhvcj5IdTwvQXV0aG9yPjxZZWFyPjIwMTU8L1llYXI+PFJlY051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</w:fldData>
        </w:fldChar>
      </w:r>
      <w:r w:rsidR="00EE7713">
        <w:rPr>
          <w:rFonts w:ascii="Times New Roman" w:hAnsi="Times New Roman" w:cs="Times New Roman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IdTwvQXV0aG9yPjxZZWFyPjIwMTU8L1llYXI+PFJlY051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</w:fldData>
        </w:fldChar>
      </w:r>
      <w:r w:rsidR="00EE7713">
        <w:rPr>
          <w:rFonts w:ascii="Times New Roman" w:hAnsi="Times New Roman" w:cs="Times New Roman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="008D703A"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</w:rPr>
        <w:t>(18)</w:t>
      </w:r>
      <w:r w:rsidR="008D703A"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</w:rPr>
        <w:t xml:space="preserve">; </w:t>
      </w:r>
      <w:r w:rsidR="008D703A" w:rsidRPr="00EE7713">
        <w:rPr>
          <w:rFonts w:ascii="Times New Roman" w:hAnsi="Times New Roman" w:cs="Times New Roman"/>
          <w:i/>
          <w:iCs/>
        </w:rPr>
        <w:t>DMD</w:t>
      </w:r>
      <w:r w:rsidR="008625E1">
        <w:rPr>
          <w:rFonts w:ascii="Times New Roman" w:hAnsi="Times New Roman" w:cs="Times New Roman"/>
          <w:i/>
          <w:iCs/>
        </w:rPr>
        <w:t xml:space="preserve"> </w:t>
      </w:r>
      <w:r w:rsidR="008D703A" w:rsidRPr="00C77578">
        <w:rPr>
          <w:rFonts w:ascii="Times New Roman" w:hAnsi="Times New Roman" w:cs="Times New Roman"/>
        </w:rPr>
        <w:fldChar w:fldCharType="begin"/>
      </w:r>
      <w:r w:rsidR="00EE7713">
        <w:rPr>
          <w:rFonts w:ascii="Times New Roman" w:hAnsi="Times New Roman" w:cs="Times New Roman"/>
        </w:rPr>
        <w:instrText xml:space="preserve"> ADDIN EN.CITE &lt;EndNote&gt;&lt;Cite&gt;&lt;Author&gt;Femi&lt;/Author&gt;&lt;Year&gt;2018&lt;/Year&gt;&lt;RecNum&gt;646&lt;/RecNum&gt;&lt;DisplayText&gt;(19)&lt;/DisplayText&gt;&lt;record&gt;&lt;rec-number&gt;646&lt;/rec-number&gt;&lt;foreign-keys&gt;&lt;key app="EN" db-id="wa9t59tr9axdpce9v04vtrdyv9rv9xzx29ff" timestamp="1727590785"&gt;646&lt;/key&gt;&lt;/foreign-keys&gt;&lt;ref-type name="Journal Article"&gt;17&lt;/ref-type&gt;&lt;contributors&gt;&lt;authors&gt;&lt;author&gt;Femi, O. F.&lt;/author&gt;&lt;/authors&gt;&lt;/contributors&gt;&lt;auth-address&gt;Department of Health Informatics, School of Health Professions Rutgers, The State University of New Jersey, USA.&lt;/auth-address&gt;&lt;titles&gt;&lt;title&gt;Genetic alterations and PIK3CA gene mutations and amplifications analysis in cervical cancer by racial groups in the United States&lt;/title&gt;&lt;secondary-title&gt;Int J Health Sci (Qassim)&lt;/secondary-title&gt;&lt;/titles&gt;&lt;periodical&gt;&lt;full-title&gt;Int J Health Sci (Qassim)&lt;/full-title&gt;&lt;/periodical&gt;&lt;pages&gt;28-32&lt;/pages&gt;&lt;volume&gt;12&lt;/volume&gt;&lt;number&gt;1&lt;/number&gt;&lt;keywords&gt;&lt;keyword&gt;Amplification&lt;/keyword&gt;&lt;keyword&gt;Mecom&lt;/keyword&gt;&lt;keyword&gt;Pik3ca&lt;/keyword&gt;&lt;keyword&gt;cervical cancer&lt;/keyword&gt;&lt;keyword&gt;ethnicity&lt;/keyword&gt;&lt;keyword&gt;mutation&lt;/keyword&gt;&lt;keyword&gt;race&lt;/keyword&gt;&lt;/keywords&gt;&lt;dates&gt;&lt;year&gt;2018&lt;/year&gt;&lt;pub-dates&gt;&lt;date&gt;Jan-Feb&lt;/date&gt;&lt;/pub-dates&gt;&lt;/dates&gt;&lt;isbn&gt;1658-3639 (Print)&amp;#xD;1658-3639 (Linking)&lt;/isbn&gt;&lt;accession-num&gt;29623014&lt;/accession-num&gt;&lt;urls&gt;&lt;related-urls&gt;&lt;url&gt;https://www.ncbi.nlm.nih.gov/pubmed/29623014&lt;/url&gt;&lt;/related-urls&gt;&lt;/urls&gt;&lt;custom2&gt;PMC5870313&lt;/custom2&gt;&lt;remote-database-name&gt;PubMed-not-MEDLINE&lt;/remote-database-name&gt;&lt;remote-database-provider&gt;NLM&lt;/remote-database-provider&gt;&lt;/record&gt;&lt;/Cite&gt;&lt;/EndNote&gt;</w:instrText>
      </w:r>
      <w:r w:rsidR="008D703A"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</w:rPr>
        <w:t>(19)</w:t>
      </w:r>
      <w:r w:rsidR="008D703A"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</w:rPr>
        <w:t xml:space="preserve">; </w:t>
      </w:r>
      <w:r w:rsidR="008D703A" w:rsidRPr="008D703A">
        <w:rPr>
          <w:rFonts w:ascii="Times New Roman" w:hAnsi="Times New Roman" w:cs="Times New Roman"/>
          <w:i/>
          <w:iCs/>
        </w:rPr>
        <w:t>DNMT1</w:t>
      </w:r>
      <w:r w:rsidR="008625E1">
        <w:rPr>
          <w:rFonts w:ascii="Times New Roman" w:hAnsi="Times New Roman" w:cs="Times New Roman"/>
          <w:i/>
          <w:iCs/>
        </w:rPr>
        <w:t xml:space="preserve"> </w:t>
      </w:r>
      <w:r w:rsidR="008D703A" w:rsidRPr="00C77578">
        <w:rPr>
          <w:rFonts w:ascii="Times New Roman" w:hAnsi="Times New Roman" w:cs="Times New Roman"/>
        </w:rPr>
        <w:fldChar w:fldCharType="begin">
          <w:fldData xml:space="preserve">PEVuZE5vdGU+PENpdGU+PEF1dGhvcj5EdXR0YTwvQXV0aG9yPjxZZWFyPjIwMjM8L1llYXI+PFJl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</w:fldData>
        </w:fldChar>
      </w:r>
      <w:r w:rsidR="00EE7713">
        <w:rPr>
          <w:rFonts w:ascii="Times New Roman" w:hAnsi="Times New Roman" w:cs="Times New Roman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EdXR0YTwvQXV0aG9yPjxZZWFyPjIwMjM8L1llYXI+PFJl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</w:fldData>
        </w:fldChar>
      </w:r>
      <w:r w:rsidR="00EE7713">
        <w:rPr>
          <w:rFonts w:ascii="Times New Roman" w:hAnsi="Times New Roman" w:cs="Times New Roman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="008D703A" w:rsidRPr="00C77578">
        <w:rPr>
          <w:rFonts w:ascii="Times New Roman" w:hAnsi="Times New Roman" w:cs="Times New Roman"/>
        </w:rPr>
        <w:fldChar w:fldCharType="separate"/>
      </w:r>
      <w:r w:rsidR="00EE7713">
        <w:rPr>
          <w:rFonts w:ascii="Times New Roman" w:hAnsi="Times New Roman" w:cs="Times New Roman"/>
          <w:noProof/>
        </w:rPr>
        <w:t>(20)</w:t>
      </w:r>
      <w:r w:rsidR="008D703A"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</w:rPr>
        <w:t xml:space="preserve">; </w:t>
      </w:r>
      <w:r w:rsidRPr="00124111">
        <w:rPr>
          <w:rFonts w:ascii="Times New Roman" w:hAnsi="Times New Roman" w:cs="Times New Roman"/>
          <w:i/>
          <w:iCs/>
        </w:rPr>
        <w:t>DNMT3L</w:t>
      </w:r>
      <w:r w:rsidR="008625E1">
        <w:rPr>
          <w:rFonts w:ascii="Times New Roman" w:hAnsi="Times New Roman" w:cs="Times New Roman"/>
          <w:i/>
          <w:iCs/>
        </w:rPr>
        <w:t xml:space="preserve"> </w:t>
      </w:r>
      <w:r w:rsidRPr="00C77578">
        <w:rPr>
          <w:rFonts w:ascii="Times New Roman" w:hAnsi="Times New Roman" w:cs="Times New Roman"/>
        </w:rPr>
        <w:fldChar w:fldCharType="begin"/>
      </w:r>
      <w:r w:rsidR="00EE7713">
        <w:rPr>
          <w:rFonts w:ascii="Times New Roman" w:hAnsi="Times New Roman" w:cs="Times New Roman"/>
        </w:rPr>
        <w:instrText xml:space="preserve"> ADDIN EN.CITE &lt;EndNote&gt;&lt;Cite&gt;&lt;Author&gt;Gokul&lt;/Author&gt;&lt;Year&gt;2009&lt;/Year&gt;&lt;RecNum&gt;606&lt;/RecNum&gt;&lt;DisplayText&gt;(21)&lt;/DisplayText&gt;&lt;record&gt;&lt;rec-number&gt;606&lt;/rec-number&gt;&lt;foreign-keys&gt;&lt;key app="EN" db-id="wa9t59tr9axdpce9v04vtrdyv9rv9xzx29ff" timestamp="1727529221"&gt;606&lt;/key&gt;&lt;/foreign-keys&gt;&lt;ref-type name="Journal Article"&gt;17&lt;/ref-type&gt;&lt;contributors&gt;&lt;authors&gt;&lt;author&gt;Gokul, G.&lt;/author&gt;&lt;author&gt;Ramakrishna, G.&lt;/author&gt;&lt;author&gt;Khosla, S.&lt;/author&gt;&lt;/authors&gt;&lt;/contributors&gt;&lt;auth-address&gt;Laboratory of Mammalian Genetics, CDFD, Hyderabad, India.&lt;/auth-address&gt;&lt;titles&gt;&lt;title&gt;Reprogramming of HeLa cells upon DNMT3L overexpression mimics carcinogenesis&lt;/title&gt;&lt;secondary-title&gt;Epigenetics&lt;/secondary-title&gt;&lt;/titles&gt;&lt;periodical&gt;&lt;full-title&gt;Epigenetics&lt;/full-title&gt;&lt;/periodical&gt;&lt;pages&gt;322-9&lt;/pages&gt;&lt;volume&gt;4&lt;/volume&gt;&lt;number&gt;5&lt;/number&gt;&lt;edition&gt;20090709&lt;/edition&gt;&lt;keywords&gt;&lt;keyword&gt;Cell Proliferation&lt;/keyword&gt;&lt;keyword&gt;Cell Shape&lt;/keyword&gt;&lt;keyword&gt;Cellular Reprogramming/*genetics&lt;/keyword&gt;&lt;keyword&gt;DNA (Cytosine-5-)-Methyltransferases/*metabolism&lt;/keyword&gt;&lt;keyword&gt;DNA Methylation&lt;/keyword&gt;&lt;keyword&gt;Gene Expression Regulation, Neoplastic&lt;/keyword&gt;&lt;keyword&gt;Genome, Human/genetics&lt;/keyword&gt;&lt;keyword&gt;HeLa Cells&lt;/keyword&gt;&lt;keyword&gt;Histones/metabolism&lt;/keyword&gt;&lt;keyword&gt;Humans&lt;/keyword&gt;&lt;keyword&gt;Methylation&lt;/keyword&gt;&lt;keyword&gt;Molecular Mimicry/*genetics&lt;/keyword&gt;&lt;keyword&gt;Neoplasms/*enzymology/*genetics&lt;/keyword&gt;&lt;keyword&gt;Pluripotent Stem Cells/enzymology&lt;/keyword&gt;&lt;keyword&gt;Promoter Regions, Genetic/genetics&lt;/keyword&gt;&lt;keyword&gt;Tumor Stem Cell Assay&lt;/keyword&gt;&lt;/keywords&gt;&lt;dates&gt;&lt;year&gt;2009&lt;/year&gt;&lt;pub-dates&gt;&lt;date&gt;Jul 1&lt;/date&gt;&lt;/pub-dates&gt;&lt;/dates&gt;&lt;isbn&gt;1559-2308 (Electronic)&amp;#xD;1559-2294 (Linking)&lt;/isbn&gt;&lt;accession-num&gt;19625766&lt;/accession-num&gt;&lt;urls&gt;&lt;related-urls&gt;&lt;url&gt;https://www.ncbi.nlm.nih.gov/pubmed/19625766&lt;/url&gt;&lt;/related-urls&gt;&lt;/urls&gt;&lt;electronic-resource-num&gt;10.4161/epi.4.5.9239&lt;/electronic-resource-num&gt;&lt;remote-database-name&gt;Medline&lt;/remote-database-name&gt;&lt;remote-database-provider&gt;NLM&lt;/remote-database-provider&gt;&lt;/record&gt;&lt;/Cite&gt;&lt;/EndNote&gt;</w:instrText>
      </w:r>
      <w:r w:rsidRPr="00C77578">
        <w:rPr>
          <w:rFonts w:ascii="Times New Roman" w:hAnsi="Times New Roman" w:cs="Times New Roman"/>
        </w:rPr>
        <w:fldChar w:fldCharType="separate"/>
      </w:r>
      <w:r w:rsidR="00EE7713">
        <w:rPr>
          <w:rFonts w:ascii="Times New Roman" w:hAnsi="Times New Roman" w:cs="Times New Roman"/>
          <w:noProof/>
        </w:rPr>
        <w:t>(21)</w:t>
      </w:r>
      <w:r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</w:rPr>
        <w:t xml:space="preserve">; </w:t>
      </w:r>
      <w:r w:rsidRPr="00124111">
        <w:rPr>
          <w:rFonts w:ascii="Times New Roman" w:hAnsi="Times New Roman" w:cs="Times New Roman"/>
          <w:i/>
          <w:iCs/>
        </w:rPr>
        <w:t>DOCK9</w:t>
      </w:r>
      <w:r w:rsidR="008625E1">
        <w:rPr>
          <w:rFonts w:ascii="Times New Roman" w:hAnsi="Times New Roman" w:cs="Times New Roman"/>
          <w:i/>
          <w:iCs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SdWl6LUxhZnVlbnRlPC9BdXRob3I+PFllYXI+MjAyMTwv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</w:fldData>
        </w:fldChar>
      </w:r>
      <w:r w:rsidR="00EE7713">
        <w:rPr>
          <w:rFonts w:ascii="Times New Roman" w:hAnsi="Times New Roman" w:cs="Times New Roman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SdWl6LUxhZnVlbnRlPC9BdXRob3I+PFllYXI+MjAyMTwv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</w:fldData>
        </w:fldChar>
      </w:r>
      <w:r w:rsidR="00EE7713">
        <w:rPr>
          <w:rFonts w:ascii="Times New Roman" w:hAnsi="Times New Roman" w:cs="Times New Roman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>
        <w:rPr>
          <w:rFonts w:ascii="Times New Roman" w:hAnsi="Times New Roman" w:cs="Times New Roman"/>
          <w:noProof/>
        </w:rPr>
        <w:t>(22)</w:t>
      </w:r>
      <w:r w:rsidRPr="00C77578">
        <w:rPr>
          <w:rFonts w:ascii="Times New Roman" w:hAnsi="Times New Roman" w:cs="Times New Roman"/>
        </w:rPr>
        <w:fldChar w:fldCharType="end"/>
      </w:r>
      <w:r w:rsidRPr="00124111">
        <w:rPr>
          <w:rFonts w:ascii="Times New Roman" w:hAnsi="Times New Roman" w:cs="Times New Roman"/>
        </w:rPr>
        <w:t xml:space="preserve"> </w:t>
      </w:r>
    </w:p>
    <w:p w14:paraId="1E8671F5" w14:textId="7309B304" w:rsidR="00065CFC" w:rsidRPr="00574530" w:rsidRDefault="00C77578" w:rsidP="00124111">
      <w:pPr>
        <w:rPr>
          <w:rFonts w:ascii="Times New Roman" w:hAnsi="Times New Roman" w:cs="Times New Roman"/>
          <w:lang w:val="en-US"/>
        </w:rPr>
      </w:pPr>
      <w:r w:rsidRPr="00574530">
        <w:rPr>
          <w:rFonts w:ascii="Times New Roman" w:hAnsi="Times New Roman" w:cs="Times New Roman"/>
          <w:i/>
          <w:iCs/>
          <w:lang w:val="en-US"/>
        </w:rPr>
        <w:t>EMP2</w:t>
      </w:r>
      <w:r w:rsidR="008625E1" w:rsidRPr="00574530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PYmVybWF5cjwvQXV0aG9yPjxZZWFyPjIwMTA8L1llYXI+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</w:fldData>
        </w:fldChar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PYmVybWF5cjwvQXV0aG9yPjxZZWFyPjIwMTA8L1llYXI+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</w:fldData>
        </w:fldChar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574530">
        <w:rPr>
          <w:rFonts w:ascii="Times New Roman" w:hAnsi="Times New Roman" w:cs="Times New Roman"/>
          <w:noProof/>
          <w:lang w:val="en-US"/>
        </w:rPr>
        <w:t>(23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="00124111" w:rsidRPr="00574530">
        <w:rPr>
          <w:rFonts w:ascii="Times New Roman" w:hAnsi="Times New Roman" w:cs="Times New Roman"/>
          <w:i/>
          <w:iCs/>
          <w:lang w:val="en-US"/>
        </w:rPr>
        <w:t>ELK3</w:t>
      </w:r>
      <w:r w:rsidR="008625E1" w:rsidRPr="00574530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124111" w:rsidRPr="00C77578">
        <w:rPr>
          <w:rFonts w:ascii="Times New Roman" w:hAnsi="Times New Roman" w:cs="Times New Roman"/>
        </w:rPr>
        <w:fldChar w:fldCharType="begin"/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 &lt;EndNote&gt;&lt;Cite&gt;&lt;Author&gt;Dai&lt;/Author&gt;&lt;Year&gt;2022&lt;/Year&gt;&lt;RecNum&gt;580&lt;/RecNum&gt;&lt;DisplayText&gt;(24)&lt;/DisplayText&gt;&lt;record&gt;&lt;rec-number&gt;580&lt;/rec-number&gt;&lt;foreign-keys&gt;&lt;key app="EN" db-id="wa9t59tr9axdpce9v04vtrdyv9rv9xzx29ff" timestamp="1727515384"&gt;580&lt;/key&gt;&lt;/foreign-keys&gt;&lt;ref-type name="Journal Article"&gt;17&lt;/ref-type&gt;&lt;contributors&gt;&lt;authors&gt;&lt;author&gt;Dai, G.&lt;/author&gt;&lt;author&gt;Ou, J.&lt;/author&gt;&lt;author&gt;Wu, B.&lt;/author&gt;&lt;/authors&gt;&lt;/contributors&gt;&lt;auth-address&gt;Department of Urology, Xiangya Hospital, Central South University, Changsha, China.&amp;#xD;Department of Gynecology, Xiangya Hospital, Central South University, Changsha, China.&amp;#xD;Department of Gynaecology and Obstetrics, Hunan University of Medicine, Huaihua, China.&lt;/auth-address&gt;&lt;titles&gt;&lt;title&gt;A predictive study of metabolism reprogramming in cervical carcinoma&lt;/title&gt;&lt;secondary-title&gt;Ann Transl Med&lt;/secondary-title&gt;&lt;/titles&gt;&lt;periodical&gt;&lt;full-title&gt;Ann Transl Med&lt;/full-title&gt;&lt;/periodical&gt;&lt;pages&gt;414&lt;/pages&gt;&lt;volume&gt;10&lt;/volume&gt;&lt;number&gt;7&lt;/number&gt;&lt;keywords&gt;&lt;keyword&gt;Cervical carcinoma&lt;/keyword&gt;&lt;keyword&gt;immune cell infiltration&lt;/keyword&gt;&lt;keyword&gt;metabolic reprogramming&lt;/keyword&gt;&lt;keyword&gt;prognosis&lt;/keyword&gt;&lt;/keywords&gt;&lt;dates&gt;&lt;year&gt;2022&lt;/year&gt;&lt;pub-dates&gt;&lt;date&gt;Apr&lt;/date&gt;&lt;/pub-dates&gt;&lt;/dates&gt;&lt;isbn&gt;2305-5839 (Print)&amp;#xD;2305-5847 (Electronic)&amp;#xD;2305-5839 (Linking)&lt;/isbn&gt;&lt;accession-num&gt;35530966&lt;/accession-num&gt;&lt;urls&gt;&lt;related-urls&gt;&lt;url&gt;https://www.ncbi.nlm.nih.gov/pubmed/35530966&lt;/url&gt;&lt;/related-urls&gt;&lt;/urls&gt;&lt;custom1&gt;Conflicts of Interest: All authors have completed the ICMJE uniform disclosure form (available at https://atm.amegroups.com/article/view/10.21037/atm-22-981/coif). The authors have no conflicts of interest to declare.&lt;/custom1&gt;&lt;custom2&gt;PMC9073800&lt;/custom2&gt;&lt;electronic-resource-num&gt;10.21037/atm-22-981&lt;/electronic-resource-num&gt;&lt;remote-database-name&gt;PubMed-not-MEDLINE&lt;/remote-database-name&gt;&lt;remote-database-provider&gt;NLM&lt;/remote-database-provider&gt;&lt;/record&gt;&lt;/Cite&gt;&lt;/EndNote&gt;</w:instrText>
      </w:r>
      <w:r w:rsidR="00124111" w:rsidRPr="00C77578">
        <w:rPr>
          <w:rFonts w:ascii="Times New Roman" w:hAnsi="Times New Roman" w:cs="Times New Roman"/>
        </w:rPr>
        <w:fldChar w:fldCharType="separate"/>
      </w:r>
      <w:r w:rsidR="00EE7713" w:rsidRPr="00574530">
        <w:rPr>
          <w:rFonts w:ascii="Times New Roman" w:hAnsi="Times New Roman" w:cs="Times New Roman"/>
          <w:noProof/>
          <w:lang w:val="en-US"/>
        </w:rPr>
        <w:t>(24)</w:t>
      </w:r>
      <w:r w:rsidR="00124111"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="00124111" w:rsidRPr="00574530">
        <w:rPr>
          <w:rFonts w:ascii="Times New Roman" w:hAnsi="Times New Roman" w:cs="Times New Roman"/>
          <w:i/>
          <w:iCs/>
          <w:lang w:val="en-US"/>
        </w:rPr>
        <w:t>EPHA5</w:t>
      </w:r>
      <w:r w:rsidR="008625E1" w:rsidRPr="00574530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124111" w:rsidRPr="00C77578">
        <w:rPr>
          <w:rFonts w:ascii="Times New Roman" w:hAnsi="Times New Roman" w:cs="Times New Roman"/>
        </w:rPr>
        <w:fldChar w:fldCharType="begin"/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 &lt;EndNote&gt;&lt;Cite&gt;&lt;Author&gt;Kori&lt;/Author&gt;&lt;Year&gt;2018&lt;/Year&gt;&lt;RecNum&gt;704&lt;/RecNum&gt;&lt;DisplayText&gt;(25)&lt;/DisplayText&gt;&lt;record&gt;&lt;rec-number&gt;704&lt;/rec-number&gt;&lt;foreign-keys&gt;&lt;key app="EN" db-id="wa9t59tr9axdpce9v04vtrdyv9rv9xzx29ff" timestamp="1735250167"&gt;704&lt;/key&gt;&lt;/foreign-keys&gt;&lt;ref-type name="Journal Article"&gt;17&lt;/ref-type&gt;&lt;contributors&gt;&lt;authors&gt;&lt;author&gt;Kori, M.&lt;/author&gt;&lt;author&gt;Yalcin Arga, K.&lt;/author&gt;&lt;/authors&gt;&lt;/contributors&gt;&lt;auth-address&gt;Department of Bioengineering, Faculty of Engineering, Marmara University, Istanbul, Turkey.&lt;/auth-address&gt;&lt;titles&gt;&lt;title&gt;Potential biomarkers and therapeutic targets in cervical cancer: Insights from the meta-analysis of transcriptomics data within network biomedicine perspective&lt;/title&gt;&lt;secondary-title&gt;PLoS One&lt;/secondary-title&gt;&lt;/titles&gt;&lt;periodical&gt;&lt;full-title&gt;PLoS One&lt;/full-title&gt;&lt;/periodical&gt;&lt;pages&gt;e0200717&lt;/pages&gt;&lt;volume&gt;13&lt;/volume&gt;&lt;number&gt;7&lt;/number&gt;&lt;edition&gt;20180718&lt;/edition&gt;&lt;keywords&gt;&lt;keyword&gt;*Biomarkers, Tumor/biosynthesis/genetics&lt;/keyword&gt;&lt;keyword&gt;*Databases, Nucleic Acid&lt;/keyword&gt;&lt;keyword&gt;Female&lt;/keyword&gt;&lt;keyword&gt;*Gene Expression Profiling&lt;/keyword&gt;&lt;keyword&gt;*Gene Expression Regulation, Neoplastic&lt;/keyword&gt;&lt;keyword&gt;Humans&lt;/keyword&gt;&lt;keyword&gt;Neoplasm Proteins/biosynthesis/genetics&lt;/keyword&gt;&lt;keyword&gt;RNA, Neoplasm/biosynthesis/genetics&lt;/keyword&gt;&lt;keyword&gt;*Transcriptome&lt;/keyword&gt;&lt;keyword&gt;*Uterine Cervical Neoplasms/genetics/metabolism/therapy&lt;/keyword&gt;&lt;/keywords&gt;&lt;dates&gt;&lt;year&gt;2018&lt;/year&gt;&lt;/dates&gt;&lt;isbn&gt;1932-6203 (Electronic)&amp;#xD;1932-6203 (Linking)&lt;/isbn&gt;&lt;accession-num&gt;30020984&lt;/accession-num&gt;&lt;urls&gt;&lt;related-urls&gt;&lt;url&gt;https://www.ncbi.nlm.nih.gov/pubmed/30020984&lt;/url&gt;&lt;/related-urls&gt;&lt;/urls&gt;&lt;custom1&gt;The authors have declared that no competing interests exist.&lt;/custom1&gt;&lt;custom2&gt;PMC6051662&lt;/custom2&gt;&lt;electronic-resource-num&gt;10.1371/journal.pone.0200717&lt;/electronic-resource-num&gt;&lt;remote-database-name&gt;Medline&lt;/remote-database-name&gt;&lt;remote-database-provider&gt;NLM&lt;/remote-database-provider&gt;&lt;/record&gt;&lt;/Cite&gt;&lt;/EndNote&gt;</w:instrText>
      </w:r>
      <w:r w:rsidR="00124111" w:rsidRPr="00C77578">
        <w:rPr>
          <w:rFonts w:ascii="Times New Roman" w:hAnsi="Times New Roman" w:cs="Times New Roman"/>
        </w:rPr>
        <w:fldChar w:fldCharType="separate"/>
      </w:r>
      <w:r w:rsidR="00EE7713" w:rsidRPr="00574530">
        <w:rPr>
          <w:rFonts w:ascii="Times New Roman" w:hAnsi="Times New Roman" w:cs="Times New Roman"/>
          <w:noProof/>
          <w:lang w:val="en-US"/>
        </w:rPr>
        <w:t>(25)</w:t>
      </w:r>
      <w:r w:rsidR="00124111" w:rsidRPr="00C77578">
        <w:rPr>
          <w:rFonts w:ascii="Times New Roman" w:hAnsi="Times New Roman" w:cs="Times New Roman"/>
        </w:rPr>
        <w:fldChar w:fldCharType="end"/>
      </w:r>
    </w:p>
    <w:p w14:paraId="48E7B2E1" w14:textId="3087823F" w:rsidR="00124111" w:rsidRPr="00EE7713" w:rsidRDefault="00124111" w:rsidP="00124111">
      <w:pPr>
        <w:rPr>
          <w:rFonts w:ascii="Times New Roman" w:hAnsi="Times New Roman" w:cs="Times New Roman"/>
          <w:lang w:val="en-US"/>
        </w:rPr>
      </w:pPr>
      <w:r w:rsidRPr="00C77578">
        <w:rPr>
          <w:rFonts w:ascii="Times New Roman" w:hAnsi="Times New Roman" w:cs="Times New Roman"/>
          <w:i/>
          <w:iCs/>
          <w:lang w:val="en-US"/>
        </w:rPr>
        <w:t>FGF13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ZdTwvQXV0aG9yPjxZZWFyPjIwMjE8L1llYXI+PFJlY051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ZdTwvQXV0aG9yPjxZZWFyPjIwMjE8L1llYXI+PFJlY051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26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Pr="00C77578">
        <w:rPr>
          <w:rFonts w:ascii="Times New Roman" w:hAnsi="Times New Roman" w:cs="Times New Roman"/>
          <w:i/>
          <w:iCs/>
          <w:lang w:val="en-US"/>
        </w:rPr>
        <w:t>FGF13-AS1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DdWk8L0F1dGhvcj48WWVhcj4yMDIyPC9ZZWFyPjxSZWNO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DdWk8L0F1dGhvcj48WWVhcj4yMDIyPC9ZZWFyPjxSZWNO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27)</w:t>
      </w:r>
      <w:r w:rsidRPr="00C77578">
        <w:rPr>
          <w:rFonts w:ascii="Times New Roman" w:hAnsi="Times New Roman" w:cs="Times New Roman"/>
        </w:rPr>
        <w:fldChar w:fldCharType="end"/>
      </w:r>
    </w:p>
    <w:p w14:paraId="47235174" w14:textId="04F6FC8C" w:rsidR="00124111" w:rsidRDefault="00124111" w:rsidP="00124111">
      <w:pPr>
        <w:rPr>
          <w:rFonts w:ascii="Times New Roman" w:hAnsi="Times New Roman" w:cs="Times New Roman"/>
          <w:lang w:val="en-US"/>
        </w:rPr>
      </w:pPr>
      <w:r w:rsidRPr="00EE7713">
        <w:rPr>
          <w:rFonts w:ascii="Times New Roman" w:hAnsi="Times New Roman" w:cs="Times New Roman"/>
          <w:i/>
          <w:iCs/>
          <w:lang w:val="en-US"/>
        </w:rPr>
        <w:t>GOLGA4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TZW5jaGVua288L0F1dGhvcj48WWVhcj4yMDAzPC9ZZWFy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</w:fldData>
        </w:fldChar>
      </w:r>
      <w:r w:rsid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TZW5jaGVua288L0F1dGhvcj48WWVhcj4yMDAzPC9ZZWFy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</w:fldData>
        </w:fldChar>
      </w:r>
      <w:r w:rsid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  <w:lang w:val="en-US"/>
        </w:rPr>
      </w:r>
      <w:r w:rsidR="00EE7713">
        <w:rPr>
          <w:rFonts w:ascii="Times New Roman" w:hAnsi="Times New Roman" w:cs="Times New Roman"/>
          <w:lang w:val="en-US"/>
        </w:rPr>
        <w:fldChar w:fldCharType="end"/>
      </w:r>
      <w:r w:rsidRPr="00C77578">
        <w:rPr>
          <w:rFonts w:ascii="Times New Roman" w:hAnsi="Times New Roman" w:cs="Times New Roman"/>
          <w:lang w:val="en-US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28)</w:t>
      </w:r>
      <w:r w:rsidRPr="00C77578">
        <w:rPr>
          <w:rFonts w:ascii="Times New Roman" w:hAnsi="Times New Roman" w:cs="Times New Roman"/>
          <w:lang w:val="en-US"/>
        </w:rPr>
        <w:fldChar w:fldCharType="end"/>
      </w:r>
      <w:r w:rsidR="00574530">
        <w:rPr>
          <w:rFonts w:ascii="Times New Roman" w:hAnsi="Times New Roman" w:cs="Times New Roman"/>
          <w:lang w:val="en-US"/>
        </w:rPr>
        <w:t xml:space="preserve">; </w:t>
      </w:r>
      <w:r w:rsidR="008D703A" w:rsidRPr="00C77578">
        <w:rPr>
          <w:rFonts w:ascii="Times New Roman" w:hAnsi="Times New Roman" w:cs="Times New Roman"/>
          <w:i/>
          <w:iCs/>
          <w:lang w:val="en-US"/>
        </w:rPr>
        <w:t>GOLM1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8D703A" w:rsidRPr="00C77578">
        <w:rPr>
          <w:rFonts w:ascii="Times New Roman" w:hAnsi="Times New Roman" w:cs="Times New Roman"/>
        </w:rPr>
        <w:fldChar w:fldCharType="begin"/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&lt;EndNote&gt;&lt;Cite&gt;&lt;Author&gt;Ge&lt;/Author&gt;&lt;Year&gt;2020&lt;/Year&gt;&lt;RecNum&gt;641&lt;/RecNum&gt;&lt;DisplayText&gt;(29)&lt;/DisplayText&gt;&lt;record&gt;&lt;rec-number&gt;641&lt;/rec-number&gt;&lt;foreign-keys&gt;&lt;key app="EN" db-id="wa9t59tr9axdpce9v04vtrdyv9rv9xzx29ff" timestamp="1727589780"&gt;641&lt;/key&gt;&lt;/foreign-keys&gt;&lt;ref-type name="Journal Article"&gt;17&lt;/ref-type&gt;&lt;contributors&gt;&lt;authors&gt;&lt;author&gt;Ge, X.&lt;/author&gt;&lt;author&gt;Gu, Y.&lt;/author&gt;&lt;author&gt;Li, D.&lt;/author&gt;&lt;author&gt;Jiang, M.&lt;/author&gt;&lt;author&gt;Zhao, S.&lt;/author&gt;&lt;author&gt;Li, Z.&lt;/author&gt;&lt;author&gt;Liu, S.&lt;/author&gt;&lt;/authors&gt;&lt;/contributors&gt;&lt;auth-address&gt;Department of Radiotherapy, Yantaishan Hospital, Yantai City, Shandong Province 264000, People&amp;apos;s Republic ofChina.&amp;#xD;Department of Thoracic Surgery, Yantaishan Hospital, Yantai City, Shandong Province 264001, People&amp;apos;s Republic of China.&lt;/auth-address&gt;&lt;titles&gt;&lt;title&gt;Knockdown of lncRNA PCAT1 Enhances Radiosensitivity of Cervical Cancer by Regulating miR-128/GOLM1 Axis&lt;/title&gt;&lt;secondary-title&gt;Onco Targets Ther&lt;/secondary-title&gt;&lt;/titles&gt;&lt;periodical&gt;&lt;full-title&gt;Onco Targets Ther&lt;/full-title&gt;&lt;/periodical&gt;&lt;pages&gt;10373-10385&lt;/pages&gt;&lt;volume&gt;13&lt;/volume&gt;&lt;edition&gt;20201013&lt;/edition&gt;&lt;keywords&gt;&lt;keyword&gt;Golm1&lt;/keyword&gt;&lt;keyword&gt;cervical cancer&lt;/keyword&gt;&lt;keyword&gt;lncPCAT1&lt;/keyword&gt;&lt;keyword&gt;miR-128&lt;/keyword&gt;&lt;keyword&gt;radiosensitivity&lt;/keyword&gt;&lt;/keywords&gt;&lt;dates&gt;&lt;year&gt;2020&lt;/year&gt;&lt;/dates&gt;&lt;isbn&gt;1178-6930 (Print)&amp;#xD;1178-6930 (Electronic)&amp;#xD;1178-6930 (Linking)&lt;/isbn&gt;&lt;accession-num&gt;33116617&lt;/accession-num&gt;&lt;urls&gt;&lt;related-urls&gt;&lt;url&gt;https://www.ncbi.nlm.nih.gov/pubmed/33116617&lt;/url&gt;&lt;/related-urls&gt;&lt;/urls&gt;&lt;custom1&gt;The authors disclosed that they have no competing interests.&lt;/custom1&gt;&lt;custom2&gt;PMC7568621&lt;/custom2&gt;&lt;electronic-resource-num&gt;10.2147/OTT.S263728&lt;/electronic-resource-num&gt;&lt;remote-database-name&gt;PubMed-not-MEDLINE&lt;/remote-database-name&gt;&lt;remote-database-provider&gt;NLM&lt;/remote-database-provider&gt;&lt;/record&gt;&lt;/Cite&gt;&lt;/EndNote&gt;</w:instrText>
      </w:r>
      <w:r w:rsidR="008D703A"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29)</w:t>
      </w:r>
      <w:r w:rsidR="008D703A"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Pr="00C77578">
        <w:rPr>
          <w:rFonts w:ascii="Times New Roman" w:hAnsi="Times New Roman" w:cs="Times New Roman"/>
          <w:i/>
          <w:iCs/>
          <w:lang w:val="en-US"/>
        </w:rPr>
        <w:t>GOT1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DYWk8L0F1dGhvcj48WWVhcj4yMDIwPC9ZZWFyPjxSZWNO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DYWk8L0F1dGhvcj48WWVhcj4yMDIwPC9ZZWFyPjxSZWNO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30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Pr="00C77578">
        <w:rPr>
          <w:rFonts w:ascii="Times New Roman" w:hAnsi="Times New Roman" w:cs="Times New Roman"/>
          <w:i/>
          <w:iCs/>
          <w:lang w:val="en-US"/>
        </w:rPr>
        <w:t>GRPEL1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ab3U8L0F1dGhvcj48WWVhcj4yMDIwPC9ZZWFyPjxSZWNO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=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ab3U8L0F1dGhvcj48WWVhcj4yMDIwPC9ZZWFyPjxSZWNO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=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31)</w:t>
      </w:r>
      <w:r w:rsidRPr="00C77578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  <w:lang w:val="en-US"/>
        </w:rPr>
        <w:t xml:space="preserve"> </w:t>
      </w:r>
    </w:p>
    <w:p w14:paraId="78474E77" w14:textId="6604FB2D" w:rsidR="00124111" w:rsidRPr="00EE7713" w:rsidRDefault="00EE7713" w:rsidP="00124111">
      <w:pPr>
        <w:rPr>
          <w:rFonts w:ascii="Times New Roman" w:hAnsi="Times New Roman" w:cs="Times New Roman"/>
          <w:lang w:val="en-US"/>
        </w:rPr>
      </w:pPr>
      <w:r w:rsidRPr="00C77578">
        <w:rPr>
          <w:rFonts w:ascii="Times New Roman" w:hAnsi="Times New Roman" w:cs="Times New Roman"/>
          <w:i/>
          <w:iCs/>
          <w:lang w:val="en-US"/>
        </w:rPr>
        <w:t>H19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aaG9uZzwvQXV0aG9yPjxZZWFyPjIwMjE8L1llYXI+PFJl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</w:fldData>
        </w:fldChar>
      </w:r>
      <w:r w:rsidR="009A2AF7" w:rsidRPr="00065CFC">
        <w:rPr>
          <w:rFonts w:ascii="Times New Roman" w:hAnsi="Times New Roman" w:cs="Times New Roman"/>
          <w:lang w:val="en-US"/>
        </w:rPr>
        <w:instrText xml:space="preserve"> ADDIN EN.CITE </w:instrText>
      </w:r>
      <w:r w:rsidR="009A2AF7">
        <w:rPr>
          <w:rFonts w:ascii="Times New Roman" w:hAnsi="Times New Roman" w:cs="Times New Roman"/>
        </w:rPr>
        <w:fldChar w:fldCharType="begin">
          <w:fldData xml:space="preserve">PEVuZE5vdGU+PENpdGU+PEF1dGhvcj5aaG9uZzwvQXV0aG9yPjxZZWFyPjIwMjE8L1llYXI+PFJl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</w:fldData>
        </w:fldChar>
      </w:r>
      <w:r w:rsidR="009A2AF7" w:rsidRPr="00065CFC">
        <w:rPr>
          <w:rFonts w:ascii="Times New Roman" w:hAnsi="Times New Roman" w:cs="Times New Roman"/>
          <w:lang w:val="en-US"/>
        </w:rPr>
        <w:instrText xml:space="preserve"> ADDIN EN.CITE.DATA </w:instrText>
      </w:r>
      <w:r w:rsidR="009A2AF7">
        <w:rPr>
          <w:rFonts w:ascii="Times New Roman" w:hAnsi="Times New Roman" w:cs="Times New Roman"/>
        </w:rPr>
      </w:r>
      <w:r w:rsidR="009A2AF7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9A2AF7" w:rsidRPr="009A2AF7">
        <w:rPr>
          <w:rFonts w:ascii="Times New Roman" w:hAnsi="Times New Roman" w:cs="Times New Roman"/>
          <w:noProof/>
          <w:lang w:val="en-US"/>
        </w:rPr>
        <w:t>(32)</w:t>
      </w:r>
      <w:r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  <w:lang w:val="en-US"/>
        </w:rPr>
        <w:t xml:space="preserve">; </w:t>
      </w:r>
      <w:r w:rsidR="00124111" w:rsidRPr="00EE7713">
        <w:rPr>
          <w:rFonts w:ascii="Times New Roman" w:hAnsi="Times New Roman" w:cs="Times New Roman"/>
          <w:i/>
          <w:iCs/>
          <w:lang w:val="en-US"/>
        </w:rPr>
        <w:t>HES2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124111" w:rsidRPr="00C77578">
        <w:rPr>
          <w:rFonts w:ascii="Times New Roman" w:hAnsi="Times New Roman" w:cs="Times New Roman"/>
        </w:rPr>
        <w:fldChar w:fldCharType="begin"/>
      </w:r>
      <w:r w:rsidR="009A2AF7" w:rsidRPr="00065CFC">
        <w:rPr>
          <w:rFonts w:ascii="Times New Roman" w:hAnsi="Times New Roman" w:cs="Times New Roman"/>
          <w:lang w:val="en-US"/>
        </w:rPr>
        <w:instrText xml:space="preserve"> ADDIN EN.CITE &lt;EndNote&gt;&lt;Cite&gt;&lt;Author&gt;Katoh&lt;/Author&gt;&lt;Year&gt;2004&lt;/Year&gt;&lt;RecNum&gt;595&lt;/RecNum&gt;&lt;DisplayText&gt;(33)&lt;/DisplayText&gt;&lt;record&gt;&lt;rec-number&gt;595&lt;/rec-number&gt;&lt;foreign-keys&gt;&lt;key app="EN" db-id="wa9t59tr9axdpce9v04vtrdyv9rv9xzx29ff" timestamp="1727518321"&gt;595&lt;/key&gt;&lt;/foreign-keys&gt;&lt;ref-type name="Journal Article"&gt;17&lt;/ref-type&gt;&lt;contributors&gt;&lt;authors&gt;&lt;author&gt;Katoh, M.&lt;/author&gt;&lt;author&gt;Katoh, M.&lt;/author&gt;&lt;/authors&gt;&lt;/contributors&gt;&lt;auth-address&gt;M&amp;amp;M Medical BioInformatics, Narashino 275-0022, Japan.&lt;/auth-address&gt;&lt;titles&gt;&lt;title&gt;Identification and characterization of human HES2, HES3, and HES5 genes in silico&lt;/title&gt;&lt;secondary-title&gt;Int J Oncol&lt;/secondary-title&gt;&lt;/titles&gt;&lt;periodical&gt;&lt;full-title&gt;Int J Oncol&lt;/full-title&gt;&lt;/periodical&gt;&lt;pages&gt;529-34&lt;/pages&gt;&lt;volume&gt;25&lt;/volume&gt;&lt;number&gt;2&lt;/number&gt;&lt;keywords&gt;&lt;keyword&gt;Amino Acid Motifs/genetics&lt;/keyword&gt;&lt;keyword&gt;Amino Acid Sequence&lt;/keyword&gt;&lt;keyword&gt;Base Sequence&lt;/keyword&gt;&lt;keyword&gt;Basic Helix-Loop-Helix Transcription Factors&lt;/keyword&gt;&lt;keyword&gt;Chromosomes, Human, Pair 1/genetics&lt;/keyword&gt;&lt;keyword&gt;Computational Biology&lt;/keyword&gt;&lt;keyword&gt;DNA-Binding Proteins/*genetics&lt;/keyword&gt;&lt;keyword&gt;Humans&lt;/keyword&gt;&lt;keyword&gt;Molecular Sequence Data&lt;/keyword&gt;&lt;keyword&gt;Phylogeny&lt;/keyword&gt;&lt;keyword&gt;Protein Structure, Tertiary/genetics&lt;/keyword&gt;&lt;keyword&gt;Repressor Proteins/*genetics&lt;/keyword&gt;&lt;keyword&gt;Sequence Alignment&lt;/keyword&gt;&lt;keyword&gt;Transcription Factors/*genetics&lt;/keyword&gt;&lt;/keywords&gt;&lt;dates&gt;&lt;year&gt;2004&lt;/year&gt;&lt;pub-dates&gt;&lt;date&gt;Aug&lt;/date&gt;&lt;/pub-dates&gt;&lt;/dates&gt;&lt;isbn&gt;1019-6439 (Print)&amp;#xD;1019-6439 (Linking)&lt;/isbn&gt;&lt;accession-num&gt;15254753&lt;/accession-num&gt;&lt;urls&gt;&lt;related-urls&gt;&lt;url&gt;https://www.ncbi.nlm.nih.gov/pubmed/15254753&lt;/url&gt;&lt;/related-urls&gt;&lt;/urls&gt;&lt;remote-database-name&gt;Medline&lt;/remote-database-name&gt;&lt;remote-database-provider&gt;NLM&lt;/remote-database-provider&gt;&lt;/record&gt;&lt;/Cite&gt;&lt;/EndNote&gt;</w:instrText>
      </w:r>
      <w:r w:rsidR="00124111" w:rsidRPr="00C77578">
        <w:rPr>
          <w:rFonts w:ascii="Times New Roman" w:hAnsi="Times New Roman" w:cs="Times New Roman"/>
        </w:rPr>
        <w:fldChar w:fldCharType="separate"/>
      </w:r>
      <w:r w:rsidR="009A2AF7" w:rsidRPr="009A2AF7">
        <w:rPr>
          <w:rFonts w:ascii="Times New Roman" w:hAnsi="Times New Roman" w:cs="Times New Roman"/>
          <w:noProof/>
          <w:lang w:val="en-US"/>
        </w:rPr>
        <w:t>(33)</w:t>
      </w:r>
      <w:r w:rsidR="00124111"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>;</w:t>
      </w:r>
      <w:r w:rsidR="00124111" w:rsidRPr="00EE7713">
        <w:rPr>
          <w:rFonts w:ascii="Times New Roman" w:hAnsi="Times New Roman" w:cs="Times New Roman"/>
          <w:i/>
          <w:iCs/>
          <w:lang w:val="en-US"/>
        </w:rPr>
        <w:t>HPSE2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124111" w:rsidRPr="00C77578">
        <w:rPr>
          <w:rFonts w:ascii="Times New Roman" w:hAnsi="Times New Roman" w:cs="Times New Roman"/>
        </w:rPr>
        <w:fldChar w:fldCharType="begin">
          <w:fldData xml:space="preserve">PEVuZE5vdGU+PENpdGU+PEF1dGhvcj5NYXJxdWVzPC9BdXRob3I+PFllYXI+MjAxMjwvWWVhcj48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</w:fldData>
        </w:fldChar>
      </w:r>
      <w:r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NYXJxdWVzPC9BdXRob3I+PFllYXI+MjAxMjwvWWVhcj48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</w:fldData>
        </w:fldChar>
      </w:r>
      <w:r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 w:rsidR="00124111" w:rsidRPr="00C77578">
        <w:rPr>
          <w:rFonts w:ascii="Times New Roman" w:hAnsi="Times New Roman" w:cs="Times New Roman"/>
        </w:rPr>
        <w:fldChar w:fldCharType="separate"/>
      </w:r>
      <w:r w:rsidRPr="00EE7713">
        <w:rPr>
          <w:rFonts w:ascii="Times New Roman" w:hAnsi="Times New Roman" w:cs="Times New Roman"/>
          <w:noProof/>
          <w:lang w:val="en-US"/>
        </w:rPr>
        <w:t>(34)</w:t>
      </w:r>
      <w:r w:rsidR="00124111" w:rsidRPr="00C77578">
        <w:rPr>
          <w:rFonts w:ascii="Times New Roman" w:hAnsi="Times New Roman" w:cs="Times New Roman"/>
        </w:rPr>
        <w:fldChar w:fldCharType="end"/>
      </w:r>
      <w:r w:rsidR="00124111" w:rsidRPr="00EE7713">
        <w:rPr>
          <w:rFonts w:ascii="Times New Roman" w:hAnsi="Times New Roman" w:cs="Times New Roman"/>
          <w:lang w:val="en-US"/>
        </w:rPr>
        <w:t xml:space="preserve"> </w:t>
      </w:r>
    </w:p>
    <w:p w14:paraId="2D5279A8" w14:textId="1838E3A0" w:rsidR="00124111" w:rsidRPr="00574530" w:rsidRDefault="008D703A" w:rsidP="00124111">
      <w:pPr>
        <w:rPr>
          <w:rFonts w:ascii="Times New Roman" w:hAnsi="Times New Roman" w:cs="Times New Roman"/>
          <w:lang w:val="en-US"/>
        </w:rPr>
      </w:pPr>
      <w:r w:rsidRPr="00574530">
        <w:rPr>
          <w:rFonts w:ascii="Times New Roman" w:hAnsi="Times New Roman" w:cs="Times New Roman"/>
          <w:i/>
          <w:iCs/>
          <w:lang w:val="en-US"/>
        </w:rPr>
        <w:t>ICAM1</w:t>
      </w:r>
      <w:r w:rsidR="008625E1" w:rsidRPr="00574530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/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 &lt;EndNote&gt;&lt;Cite&gt;&lt;Author&gt;Song&lt;/Author&gt;&lt;Year&gt;2024&lt;/Year&gt;&lt;RecNum&gt;624&lt;/RecNum&gt;&lt;DisplayText&gt;(35)&lt;/DisplayText&gt;&lt;record&gt;&lt;rec-number&gt;624&lt;/rec-number&gt;&lt;foreign-keys&gt;&lt;key app="EN" db-id="wa9t59tr9axdpce9v04vtrdyv9rv9xzx29ff" timestamp="1727588605"&gt;624&lt;/key&gt;&lt;/foreign-keys&gt;&lt;ref-type name="Journal Article"&gt;17&lt;/ref-type&gt;&lt;contributors&gt;&lt;authors&gt;&lt;author&gt;Song, L.&lt;/author&gt;&lt;author&gt;Gao, Y.&lt;/author&gt;&lt;author&gt;Wang, Z.&lt;/author&gt;&lt;author&gt;Ju, X.&lt;/author&gt;&lt;/authors&gt;&lt;/contributors&gt;&lt;auth-address&gt;Department of Radiation Therapy, Cangzhou Central Hospital, No. 16 Xinhua West Road, Cangzhou, 061000, Hebei, China. songlinasonglina@126.com.&amp;#xD;Department of Radiation Therapy, Cangzhou Central Hospital, No. 16 Xinhua West Road, Cangzhou, 061000, Hebei, China.&lt;/auth-address&gt;&lt;titles&gt;&lt;title&gt;Clinical changes in serum intercellular adhesion molecule 1 in cervical cancer patients receiving radiotherapy&lt;/title&gt;&lt;secondary-title&gt;Jpn J Radiol&lt;/secondary-title&gt;&lt;/titles&gt;&lt;periodical&gt;&lt;full-title&gt;Jpn J Radiol&lt;/full-title&gt;&lt;/periodical&gt;&lt;edition&gt;20240729&lt;/edition&gt;&lt;keywords&gt;&lt;keyword&gt;Cervical cancer&lt;/keyword&gt;&lt;keyword&gt;Occurrence&lt;/keyword&gt;&lt;keyword&gt;Prognosis&lt;/keyword&gt;&lt;keyword&gt;Radiotherapy&lt;/keyword&gt;&lt;keyword&gt;sICAM-1&lt;/keyword&gt;&lt;/keywords&gt;&lt;dates&gt;&lt;year&gt;2024&lt;/year&gt;&lt;pub-dates&gt;&lt;date&gt;Jul 29&lt;/date&gt;&lt;/pub-dates&gt;&lt;/dates&gt;&lt;isbn&gt;1867-108X (Electronic)&amp;#xD;1867-1071 (Linking)&lt;/isbn&gt;&lt;accession-num&gt;39073520&lt;/accession-num&gt;&lt;urls&gt;&lt;related-urls&gt;&lt;url&gt;https://www.ncbi.nlm.nih.gov/pubmed/39073520&lt;/url&gt;&lt;/related-urls&gt;&lt;/urls&gt;&lt;electronic-resource-num&gt;10.1007/s11604-024-01628-x&lt;/electronic-resource-num&gt;&lt;remote-database-name&gt;Publisher&lt;/remote-database-name&gt;&lt;remote-database-provider&gt;NLM&lt;/remote-database-provider&gt;&lt;/record&gt;&lt;/Cite&gt;&lt;/EndNote&gt;</w:instrText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574530">
        <w:rPr>
          <w:rFonts w:ascii="Times New Roman" w:hAnsi="Times New Roman" w:cs="Times New Roman"/>
          <w:noProof/>
          <w:lang w:val="en-US"/>
        </w:rPr>
        <w:t>(35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Pr="00574530">
        <w:rPr>
          <w:rFonts w:ascii="Times New Roman" w:hAnsi="Times New Roman" w:cs="Times New Roman"/>
          <w:i/>
          <w:iCs/>
          <w:lang w:val="en-US"/>
        </w:rPr>
        <w:t>ICAM3</w:t>
      </w:r>
      <w:r w:rsidR="008625E1" w:rsidRPr="00574530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BaG48L0F1dGhvcj48WWVhcj4yMDEzPC9ZZWFyPjxSZWNO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</w:fldData>
        </w:fldChar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BaG48L0F1dGhvcj48WWVhcj4yMDEzPC9ZZWFyPjxSZWNO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</w:fldData>
        </w:fldChar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574530">
        <w:rPr>
          <w:rFonts w:ascii="Times New Roman" w:hAnsi="Times New Roman" w:cs="Times New Roman"/>
          <w:noProof/>
          <w:lang w:val="en-US"/>
        </w:rPr>
        <w:t>(36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Pr="00574530">
        <w:rPr>
          <w:rFonts w:ascii="Times New Roman" w:hAnsi="Times New Roman" w:cs="Times New Roman"/>
          <w:i/>
          <w:iCs/>
          <w:lang w:val="en-US"/>
        </w:rPr>
        <w:t>ICAM5</w:t>
      </w:r>
      <w:r w:rsidR="008625E1" w:rsidRPr="00574530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NYXJ1eWE8L0F1dGhvcj48WWVhcj4yMDA1PC9ZZWFyPjxS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</w:fldData>
        </w:fldChar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NYXJ1eWE8L0F1dGhvcj48WWVhcj4yMDA1PC9ZZWFyPjxS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</w:fldData>
        </w:fldChar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574530">
        <w:rPr>
          <w:rFonts w:ascii="Times New Roman" w:hAnsi="Times New Roman" w:cs="Times New Roman"/>
          <w:noProof/>
          <w:lang w:val="en-US"/>
        </w:rPr>
        <w:t>(37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="00124111" w:rsidRPr="00574530">
        <w:rPr>
          <w:rFonts w:ascii="Times New Roman" w:hAnsi="Times New Roman" w:cs="Times New Roman"/>
          <w:i/>
          <w:iCs/>
          <w:lang w:val="en-US"/>
        </w:rPr>
        <w:t>ICMT</w:t>
      </w:r>
      <w:r w:rsidR="008625E1" w:rsidRPr="00574530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124111" w:rsidRPr="00C77578">
        <w:rPr>
          <w:rFonts w:ascii="Times New Roman" w:hAnsi="Times New Roman" w:cs="Times New Roman"/>
        </w:rPr>
        <w:fldChar w:fldCharType="begin">
          <w:fldData xml:space="preserve">PEVuZE5vdGU+PENpdGU+PEF1dGhvcj5MaTwvQXV0aG9yPjxZZWFyPjIwMjI8L1llYXI+PFJlY051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</w:fldData>
        </w:fldChar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MaTwvQXV0aG9yPjxZZWFyPjIwMjI8L1llYXI+PFJlY051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</w:fldData>
        </w:fldChar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="00124111" w:rsidRPr="00C77578">
        <w:rPr>
          <w:rFonts w:ascii="Times New Roman" w:hAnsi="Times New Roman" w:cs="Times New Roman"/>
        </w:rPr>
        <w:fldChar w:fldCharType="separate"/>
      </w:r>
      <w:r w:rsidR="00EE7713" w:rsidRPr="00574530">
        <w:rPr>
          <w:rFonts w:ascii="Times New Roman" w:hAnsi="Times New Roman" w:cs="Times New Roman"/>
          <w:noProof/>
          <w:lang w:val="en-US"/>
        </w:rPr>
        <w:t>(38)</w:t>
      </w:r>
      <w:r w:rsidR="00124111"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="00124111" w:rsidRPr="00574530">
        <w:rPr>
          <w:rFonts w:ascii="Times New Roman" w:hAnsi="Times New Roman" w:cs="Times New Roman"/>
          <w:i/>
          <w:iCs/>
          <w:lang w:val="en-US"/>
        </w:rPr>
        <w:t>ICOSLG</w:t>
      </w:r>
      <w:r w:rsidR="008625E1" w:rsidRPr="00574530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124111" w:rsidRPr="00C77578">
        <w:rPr>
          <w:rFonts w:ascii="Times New Roman" w:hAnsi="Times New Roman" w:cs="Times New Roman"/>
        </w:rPr>
        <w:fldChar w:fldCharType="begin">
          <w:fldData xml:space="preserve">PEVuZE5vdGU+PENpdGU+PEF1dGhvcj5HdXptYW48L0F1dGhvcj48WWVhcj4yMDA4PC9ZZWFyPjxS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=
</w:fldData>
        </w:fldChar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HdXptYW48L0F1dGhvcj48WWVhcj4yMDA4PC9ZZWFyPjxS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=
</w:fldData>
        </w:fldChar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="00124111" w:rsidRPr="00C77578">
        <w:rPr>
          <w:rFonts w:ascii="Times New Roman" w:hAnsi="Times New Roman" w:cs="Times New Roman"/>
        </w:rPr>
        <w:fldChar w:fldCharType="separate"/>
      </w:r>
      <w:r w:rsidR="00EE7713" w:rsidRPr="00574530">
        <w:rPr>
          <w:rFonts w:ascii="Times New Roman" w:hAnsi="Times New Roman" w:cs="Times New Roman"/>
          <w:noProof/>
          <w:lang w:val="en-US"/>
        </w:rPr>
        <w:t>(39)</w:t>
      </w:r>
      <w:r w:rsidR="00124111"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="00124111" w:rsidRPr="00574530">
        <w:rPr>
          <w:rFonts w:ascii="Times New Roman" w:hAnsi="Times New Roman" w:cs="Times New Roman"/>
          <w:i/>
          <w:iCs/>
          <w:lang w:val="en-US"/>
        </w:rPr>
        <w:t>ITGA9</w:t>
      </w:r>
      <w:r w:rsidR="008625E1" w:rsidRPr="00574530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124111" w:rsidRPr="00C77578">
        <w:rPr>
          <w:rFonts w:ascii="Times New Roman" w:hAnsi="Times New Roman" w:cs="Times New Roman"/>
        </w:rPr>
        <w:fldChar w:fldCharType="begin">
          <w:fldData xml:space="preserve">PEVuZE5vdGU+PENpdGU+PEF1dGhvcj5TZW5jaGVua288L0F1dGhvcj48WWVhcj4yMDEzPC9ZZWFy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</w:fldData>
        </w:fldChar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TZW5jaGVua288L0F1dGhvcj48WWVhcj4yMDEzPC9ZZWFy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</w:fldData>
        </w:fldChar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="00124111" w:rsidRPr="00C77578">
        <w:rPr>
          <w:rFonts w:ascii="Times New Roman" w:hAnsi="Times New Roman" w:cs="Times New Roman"/>
        </w:rPr>
        <w:fldChar w:fldCharType="separate"/>
      </w:r>
      <w:r w:rsidR="00EE7713" w:rsidRPr="00574530">
        <w:rPr>
          <w:rFonts w:ascii="Times New Roman" w:hAnsi="Times New Roman" w:cs="Times New Roman"/>
          <w:noProof/>
          <w:lang w:val="en-US"/>
        </w:rPr>
        <w:t>(4)</w:t>
      </w:r>
      <w:r w:rsidR="00124111" w:rsidRPr="00C77578">
        <w:rPr>
          <w:rFonts w:ascii="Times New Roman" w:hAnsi="Times New Roman" w:cs="Times New Roman"/>
        </w:rPr>
        <w:fldChar w:fldCharType="end"/>
      </w:r>
    </w:p>
    <w:p w14:paraId="5011F1C1" w14:textId="6303DCFE" w:rsidR="00124111" w:rsidRPr="00124111" w:rsidRDefault="00124111" w:rsidP="00124111">
      <w:pPr>
        <w:rPr>
          <w:rFonts w:ascii="Times New Roman" w:hAnsi="Times New Roman" w:cs="Times New Roman"/>
        </w:rPr>
      </w:pPr>
      <w:r w:rsidRPr="00124111">
        <w:rPr>
          <w:rFonts w:ascii="Times New Roman" w:hAnsi="Times New Roman" w:cs="Times New Roman"/>
          <w:i/>
          <w:iCs/>
        </w:rPr>
        <w:t>KALRN</w:t>
      </w:r>
      <w:r w:rsidR="008625E1">
        <w:rPr>
          <w:rFonts w:ascii="Times New Roman" w:hAnsi="Times New Roman" w:cs="Times New Roman"/>
          <w:i/>
          <w:iCs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Hcm9uaG9qPC9BdXRob3I+PFllYXI+MjAxODwvWWVhcj48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=
</w:fldData>
        </w:fldChar>
      </w:r>
      <w:r w:rsidR="00EE7713">
        <w:rPr>
          <w:rFonts w:ascii="Times New Roman" w:hAnsi="Times New Roman" w:cs="Times New Roman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Hcm9uaG9qPC9BdXRob3I+PFllYXI+MjAxODwvWWVhcj48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=
</w:fldData>
        </w:fldChar>
      </w:r>
      <w:r w:rsidR="00EE7713">
        <w:rPr>
          <w:rFonts w:ascii="Times New Roman" w:hAnsi="Times New Roman" w:cs="Times New Roman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>
        <w:rPr>
          <w:rFonts w:ascii="Times New Roman" w:hAnsi="Times New Roman" w:cs="Times New Roman"/>
          <w:noProof/>
        </w:rPr>
        <w:t>(40)</w:t>
      </w:r>
      <w:r w:rsidRPr="00C77578">
        <w:rPr>
          <w:rFonts w:ascii="Times New Roman" w:hAnsi="Times New Roman" w:cs="Times New Roman"/>
        </w:rPr>
        <w:fldChar w:fldCharType="end"/>
      </w:r>
      <w:r w:rsidRPr="00124111">
        <w:rPr>
          <w:rFonts w:ascii="Times New Roman" w:hAnsi="Times New Roman" w:cs="Times New Roman"/>
        </w:rPr>
        <w:t xml:space="preserve"> </w:t>
      </w:r>
    </w:p>
    <w:p w14:paraId="08D335B4" w14:textId="1319EA88" w:rsidR="00124111" w:rsidRPr="00574530" w:rsidRDefault="008D703A" w:rsidP="00124111">
      <w:pPr>
        <w:rPr>
          <w:rFonts w:ascii="Times New Roman" w:hAnsi="Times New Roman" w:cs="Times New Roman"/>
          <w:lang w:val="en-US"/>
        </w:rPr>
      </w:pPr>
      <w:r w:rsidRPr="00574530">
        <w:rPr>
          <w:rFonts w:ascii="Times New Roman" w:hAnsi="Times New Roman" w:cs="Times New Roman"/>
          <w:i/>
          <w:iCs/>
          <w:lang w:val="en-US"/>
        </w:rPr>
        <w:t>LINC00313</w:t>
      </w:r>
      <w:r w:rsidR="008625E1" w:rsidRPr="00574530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aaGFpPC9BdXRob3I+PFllYXI+MjAyMTwvWWVhcj48UmVj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</w:fldData>
        </w:fldChar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aaGFpPC9BdXRob3I+PFllYXI+MjAyMTwvWWVhcj48UmVj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</w:fldData>
        </w:fldChar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574530">
        <w:rPr>
          <w:rFonts w:ascii="Times New Roman" w:hAnsi="Times New Roman" w:cs="Times New Roman"/>
          <w:noProof/>
          <w:lang w:val="en-US"/>
        </w:rPr>
        <w:t>(41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Pr="00574530">
        <w:rPr>
          <w:rFonts w:ascii="Times New Roman" w:hAnsi="Times New Roman" w:cs="Times New Roman"/>
          <w:i/>
          <w:iCs/>
          <w:lang w:val="en-US"/>
        </w:rPr>
        <w:t>LINC00319</w:t>
      </w:r>
      <w:r w:rsidR="008625E1" w:rsidRPr="00574530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/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 &lt;EndNote&gt;&lt;Cite&gt;&lt;Author&gt;Ma&lt;/Author&gt;&lt;Year&gt;2020&lt;/Year&gt;&lt;RecNum&gt;653&lt;/RecNum&gt;&lt;DisplayText&gt;(42)&lt;/DisplayText&gt;&lt;record&gt;&lt;rec-number&gt;653&lt;/rec-number&gt;&lt;foreign-keys&gt;&lt;key app="EN" db-id="wa9t59tr9axdpce9v04vtrdyv9rv9xzx29ff" timestamp="1727591128"&gt;653&lt;/key&gt;&lt;/foreign-keys&gt;&lt;ref-type name="Journal Article"&gt;17&lt;/ref-type&gt;&lt;contributors&gt;&lt;authors&gt;&lt;author&gt;Ma, Z.&lt;/author&gt;&lt;author&gt;Cai, Y.&lt;/author&gt;&lt;author&gt;Zhang, L.&lt;/author&gt;&lt;author&gt;Tian, C.&lt;/author&gt;&lt;author&gt;Lyu, L.&lt;/author&gt;&lt;/authors&gt;&lt;/contributors&gt;&lt;auth-address&gt;Department of Obstetrics and Gynecology, Affiliated Hospital of Beihua University, Jilin City, China.&amp;#xD;Department of Gynecology, The First Affiliated Hospital of Chengdu Medical College, Chengdu City, China.&lt;/auth-address&gt;&lt;titles&gt;&lt;title&gt;LINC00319 Promotes Cervical Cancer Progression Via Targeting miR-147a/IGF1R Pathway&lt;/title&gt;&lt;secondary-title&gt;Cancer Biother Radiopharm&lt;/secondary-title&gt;&lt;/titles&gt;&lt;periodical&gt;&lt;full-title&gt;Cancer Biother Radiopharm&lt;/full-title&gt;&lt;/periodical&gt;&lt;edition&gt;20200709&lt;/edition&gt;&lt;keywords&gt;&lt;keyword&gt;Linc00319&lt;/keyword&gt;&lt;keyword&gt;cervical cancer&lt;/keyword&gt;&lt;keyword&gt;insulin-like growth factor 1 receptor&lt;/keyword&gt;&lt;keyword&gt;miR-147a&lt;/keyword&gt;&lt;/keywords&gt;&lt;dates&gt;&lt;year&gt;2020&lt;/year&gt;&lt;pub-dates&gt;&lt;date&gt;Jul 9&lt;/date&gt;&lt;/pub-dates&gt;&lt;/dates&gt;&lt;isbn&gt;1557-8852 (Electronic)&amp;#xD;1084-9785 (Linking)&lt;/isbn&gt;&lt;accession-num&gt;32644822&lt;/accession-num&gt;&lt;urls&gt;&lt;related-urls&gt;&lt;url&gt;https://www.ncbi.nlm.nih.gov/pubmed/32644822&lt;/url&gt;&lt;/related-urls&gt;&lt;/urls&gt;&lt;electronic-resource-num&gt;10.1089/cbr.2020.3722&lt;/electronic-resource-num&gt;&lt;remote-database-name&gt;Publisher&lt;/remote-database-name&gt;&lt;remote-database-provider&gt;NLM&lt;/remote-database-provider&gt;&lt;/record&gt;&lt;/Cite&gt;&lt;/EndNote&gt;</w:instrText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574530">
        <w:rPr>
          <w:rFonts w:ascii="Times New Roman" w:hAnsi="Times New Roman" w:cs="Times New Roman"/>
          <w:noProof/>
          <w:lang w:val="en-US"/>
        </w:rPr>
        <w:t>(42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Pr="00574530">
        <w:rPr>
          <w:rFonts w:ascii="Times New Roman" w:hAnsi="Times New Roman" w:cs="Times New Roman"/>
          <w:i/>
          <w:iCs/>
          <w:lang w:val="en-US"/>
        </w:rPr>
        <w:t>LINC00861</w:t>
      </w:r>
      <w:r w:rsidR="008625E1" w:rsidRPr="00574530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MaXU8L0F1dGhvcj48WWVhcj4yMDIxPC9ZZWFyPjxSZWNO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</w:fldData>
        </w:fldChar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MaXU8L0F1dGhvcj48WWVhcj4yMDIxPC9ZZWFyPjxSZWNO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</w:fldData>
        </w:fldChar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574530">
        <w:rPr>
          <w:rFonts w:ascii="Times New Roman" w:hAnsi="Times New Roman" w:cs="Times New Roman"/>
          <w:noProof/>
          <w:lang w:val="en-US"/>
        </w:rPr>
        <w:t>(43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="00124111" w:rsidRPr="00574530">
        <w:rPr>
          <w:rFonts w:ascii="Times New Roman" w:hAnsi="Times New Roman" w:cs="Times New Roman"/>
          <w:i/>
          <w:iCs/>
          <w:lang w:val="en-US"/>
        </w:rPr>
        <w:t>LRP1B</w:t>
      </w:r>
      <w:r w:rsidR="008625E1" w:rsidRPr="00574530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124111" w:rsidRPr="00C77578">
        <w:rPr>
          <w:rFonts w:ascii="Times New Roman" w:hAnsi="Times New Roman" w:cs="Times New Roman"/>
          <w:lang w:val="en-US"/>
        </w:rPr>
        <w:fldChar w:fldCharType="begin"/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 &lt;EndNote&gt;&lt;Cite&gt;&lt;Author&gt;Liu&lt;/Author&gt;&lt;Year&gt;2018&lt;/Year&gt;&lt;RecNum&gt;719&lt;/RecNum&gt;&lt;DisplayText&gt;(44)&lt;/DisplayText&gt;&lt;record&gt;&lt;rec-number&gt;719&lt;/rec-number&gt;&lt;foreign-keys&gt;&lt;key app="EN" db-id="wa9t59tr9axdpce9v04vtrdyv9rv9xzx29ff" timestamp="1735427914"&gt;719&lt;/key&gt;&lt;/foreign-keys&gt;&lt;ref-type name="Journal Article"&gt;17&lt;/ref-type&gt;&lt;contributors&gt;&lt;authors&gt;&lt;author&gt;Liu, L.&lt;/author&gt;&lt;author&gt;Ren, M.&lt;/author&gt;&lt;author&gt;Han, S.&lt;/author&gt;&lt;author&gt;Sun, L.&lt;/author&gt;&lt;author&gt;Zhu, L.&lt;/author&gt;&lt;/authors&gt;&lt;/contributors&gt;&lt;auth-address&gt;Department of Gynecology, The Fourth Affiliated Hospital of Harbin Medical University Harbin, China.&amp;#xD;Department of Pediatrics, The First Affiliated Hospital of Harbin Medical University Harbin, China.&lt;/auth-address&gt;&lt;titles&gt;&lt;title&gt;Expression level and clinical significance of low-density lipoprotein receptor-related protein 1B gene in cervical squamous cell carcinoma&lt;/title&gt;&lt;secondary-title&gt;Int J Clin Exp Pathol&lt;/secondary-title&gt;&lt;/titles&gt;&lt;periodical&gt;&lt;full-title&gt;Int J Clin Exp Pathol&lt;/full-title&gt;&lt;/periodical&gt;&lt;pages&gt;1701-1706&lt;/pages&gt;&lt;volume&gt;11&lt;/volume&gt;&lt;number&gt;3&lt;/number&gt;&lt;edition&gt;20180301&lt;/edition&gt;&lt;keywords&gt;&lt;keyword&gt;Cervical squamous cell cancer&lt;/keyword&gt;&lt;keyword&gt;Hpv16/18&lt;/keyword&gt;&lt;keyword&gt;Lrp1b&lt;/keyword&gt;&lt;keyword&gt;in situ hybridization&lt;/keyword&gt;&lt;/keywords&gt;&lt;dates&gt;&lt;year&gt;2018&lt;/year&gt;&lt;/dates&gt;&lt;isbn&gt;1936-2625 (Electronic)&amp;#xD;1936-2625 (Linking)&lt;/isbn&gt;&lt;accession-num&gt;31938272&lt;/accession-num&gt;&lt;urls&gt;&lt;related-urls&gt;&lt;url&gt;https://www.ncbi.nlm.nih.gov/pubmed/31938272&lt;/url&gt;&lt;/related-urls&gt;&lt;/urls&gt;&lt;custom1&gt;None.&lt;/custom1&gt;&lt;custom2&gt;PMC6958098&lt;/custom2&gt;&lt;remote-database-name&gt;PubMed-not-MEDLINE&lt;/remote-database-name&gt;&lt;remote-database-provider&gt;NLM&lt;/remote-database-provider&gt;&lt;/record&gt;&lt;/Cite&gt;&lt;/EndNote&gt;</w:instrText>
      </w:r>
      <w:r w:rsidR="00124111" w:rsidRPr="00C77578">
        <w:rPr>
          <w:rFonts w:ascii="Times New Roman" w:hAnsi="Times New Roman" w:cs="Times New Roman"/>
          <w:lang w:val="en-US"/>
        </w:rPr>
        <w:fldChar w:fldCharType="separate"/>
      </w:r>
      <w:r w:rsidR="00EE7713" w:rsidRPr="00574530">
        <w:rPr>
          <w:rFonts w:ascii="Times New Roman" w:hAnsi="Times New Roman" w:cs="Times New Roman"/>
          <w:noProof/>
          <w:lang w:val="en-US"/>
        </w:rPr>
        <w:t>(44)</w:t>
      </w:r>
      <w:r w:rsidR="00124111" w:rsidRPr="00C77578">
        <w:rPr>
          <w:rFonts w:ascii="Times New Roman" w:hAnsi="Times New Roman" w:cs="Times New Roman"/>
          <w:lang w:val="en-US"/>
        </w:rPr>
        <w:fldChar w:fldCharType="end"/>
      </w:r>
      <w:r w:rsidR="00574530">
        <w:rPr>
          <w:rFonts w:ascii="Times New Roman" w:hAnsi="Times New Roman" w:cs="Times New Roman"/>
          <w:lang w:val="en-US"/>
        </w:rPr>
        <w:t xml:space="preserve">; </w:t>
      </w:r>
      <w:r w:rsidRPr="00574530">
        <w:rPr>
          <w:rFonts w:ascii="Times New Roman" w:hAnsi="Times New Roman" w:cs="Times New Roman"/>
          <w:i/>
          <w:iCs/>
          <w:lang w:val="en-US"/>
        </w:rPr>
        <w:t>LSP1</w:t>
      </w:r>
      <w:r w:rsidR="008625E1" w:rsidRPr="00574530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XYW5nPC9BdXRob3I+PFllYXI+MjAyNDwvWWVhcj48UmVj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</w:fldData>
        </w:fldChar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XYW5nPC9BdXRob3I+PFllYXI+MjAyNDwvWWVhcj48UmVj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</w:fldData>
        </w:fldChar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574530">
        <w:rPr>
          <w:rFonts w:ascii="Times New Roman" w:hAnsi="Times New Roman" w:cs="Times New Roman"/>
          <w:noProof/>
          <w:lang w:val="en-US"/>
        </w:rPr>
        <w:t>(45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>;</w:t>
      </w:r>
      <w:r w:rsidR="00574530">
        <w:rPr>
          <w:rFonts w:ascii="Times New Roman" w:hAnsi="Times New Roman" w:cs="Times New Roman"/>
          <w:lang w:val="en-US"/>
        </w:rPr>
        <w:t xml:space="preserve"> </w:t>
      </w:r>
      <w:r w:rsidR="00124111" w:rsidRPr="00574530">
        <w:rPr>
          <w:rFonts w:ascii="Times New Roman" w:hAnsi="Times New Roman" w:cs="Times New Roman"/>
          <w:i/>
          <w:iCs/>
          <w:lang w:val="en-US"/>
        </w:rPr>
        <w:t>LTA4H</w:t>
      </w:r>
      <w:r w:rsidR="008625E1" w:rsidRPr="00574530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124111" w:rsidRPr="00C77578">
        <w:rPr>
          <w:rFonts w:ascii="Times New Roman" w:hAnsi="Times New Roman" w:cs="Times New Roman"/>
        </w:rPr>
        <w:fldChar w:fldCharType="begin"/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 &lt;EndNote&gt;&lt;Cite&gt;&lt;Author&gt;Park&lt;/Author&gt;&lt;Year&gt;2019&lt;/Year&gt;&lt;RecNum&gt;592&lt;/RecNum&gt;&lt;DisplayText&gt;(46)&lt;/DisplayText&gt;&lt;record&gt;&lt;rec-number&gt;592&lt;/rec-number&gt;&lt;foreign-keys&gt;&lt;key app="EN" db-id="wa9t59tr9axdpce9v04vtrdyv9rv9xzx29ff" timestamp="1727517916"&gt;592&lt;/key&gt;&lt;/foreign-keys&gt;&lt;ref-type name="Journal Article"&gt;17&lt;/ref-type&gt;&lt;contributors&gt;&lt;authors&gt;&lt;author&gt;Park, H.&lt;/author&gt;&lt;author&gt;Park, S. B.&lt;/author&gt;&lt;/authors&gt;&lt;/contributors&gt;&lt;auth-address&gt;CRI Center for Chemical Proteomics , Department of Chemistry , Seoul National University , Seoul 08826 , Korea.&amp;#xD;Department of Biophysics and Chemical Biology , Seoul National University , Seoul 08826 , Korea . Email: sbpark@snu.ac.kr.&lt;/auth-address&gt;&lt;titles&gt;&lt;title&gt;Label-free target identification reveals oxidative DNA damage as the mechanism of a selective cytotoxic agent&lt;/title&gt;&lt;secondary-title&gt;Chem Sci&lt;/secondary-title&gt;&lt;/titles&gt;&lt;periodical&gt;&lt;full-title&gt;Chem Sci&lt;/full-title&gt;&lt;/periodical&gt;&lt;pages&gt;3449-3458&lt;/pages&gt;&lt;volume&gt;10&lt;/volume&gt;&lt;number&gt;12&lt;/number&gt;&lt;edition&gt;20190219&lt;/edition&gt;&lt;dates&gt;&lt;year&gt;2019&lt;/year&gt;&lt;pub-dates&gt;&lt;date&gt;Mar 28&lt;/date&gt;&lt;/pub-dates&gt;&lt;/dates&gt;&lt;isbn&gt;2041-6520 (Print)&amp;#xD;2041-6539 (Electronic)&amp;#xD;2041-6520 (Linking)&lt;/isbn&gt;&lt;accession-num&gt;30996934&lt;/accession-num&gt;&lt;urls&gt;&lt;related-urls&gt;&lt;url&gt;https://www.ncbi.nlm.nih.gov/pubmed/30996934&lt;/url&gt;&lt;/related-urls&gt;&lt;/urls&gt;&lt;custom2&gt;PMC6438152&lt;/custom2&gt;&lt;electronic-resource-num&gt;10.1039/c8sc05465g&lt;/electronic-resource-num&gt;&lt;remote-database-name&gt;PubMed-not-MEDLINE&lt;/remote-database-name&gt;&lt;remote-database-provider&gt;NLM&lt;/remote-database-provider&gt;&lt;/record&gt;&lt;/Cite&gt;&lt;/EndNote&gt;</w:instrText>
      </w:r>
      <w:r w:rsidR="00124111" w:rsidRPr="00C77578">
        <w:rPr>
          <w:rFonts w:ascii="Times New Roman" w:hAnsi="Times New Roman" w:cs="Times New Roman"/>
        </w:rPr>
        <w:fldChar w:fldCharType="separate"/>
      </w:r>
      <w:r w:rsidR="00EE7713" w:rsidRPr="00574530">
        <w:rPr>
          <w:rFonts w:ascii="Times New Roman" w:hAnsi="Times New Roman" w:cs="Times New Roman"/>
          <w:noProof/>
          <w:lang w:val="en-US"/>
        </w:rPr>
        <w:t>(46)</w:t>
      </w:r>
      <w:r w:rsidR="00124111" w:rsidRPr="00C77578">
        <w:rPr>
          <w:rFonts w:ascii="Times New Roman" w:hAnsi="Times New Roman" w:cs="Times New Roman"/>
        </w:rPr>
        <w:fldChar w:fldCharType="end"/>
      </w:r>
      <w:r w:rsidR="00124111" w:rsidRPr="00574530">
        <w:rPr>
          <w:rFonts w:ascii="Times New Roman" w:hAnsi="Times New Roman" w:cs="Times New Roman"/>
          <w:lang w:val="en-US"/>
        </w:rPr>
        <w:t xml:space="preserve"> </w:t>
      </w:r>
    </w:p>
    <w:p w14:paraId="77D11F9F" w14:textId="6A9E2FF3" w:rsidR="008D703A" w:rsidRPr="00065CFC" w:rsidRDefault="00124111" w:rsidP="00124111">
      <w:pPr>
        <w:rPr>
          <w:rFonts w:ascii="Times New Roman" w:hAnsi="Times New Roman" w:cs="Times New Roman"/>
          <w:lang w:val="en-US"/>
        </w:rPr>
      </w:pPr>
      <w:r w:rsidRPr="00574530">
        <w:rPr>
          <w:rFonts w:ascii="Times New Roman" w:hAnsi="Times New Roman" w:cs="Times New Roman"/>
          <w:i/>
          <w:iCs/>
          <w:lang w:val="en-US"/>
        </w:rPr>
        <w:t>MCPH1</w:t>
      </w:r>
      <w:r w:rsidR="008625E1" w:rsidRPr="00574530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NYWk8L0F1dGhvcj48WWVhcj4yMDE0PC9ZZWFyPjxSZWNO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</w:fldData>
        </w:fldChar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NYWk8L0F1dGhvcj48WWVhcj4yMDE0PC9ZZWFyPjxSZWNO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</w:fldData>
        </w:fldChar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574530">
        <w:rPr>
          <w:rFonts w:ascii="Times New Roman" w:hAnsi="Times New Roman" w:cs="Times New Roman"/>
          <w:noProof/>
          <w:lang w:val="en-US"/>
        </w:rPr>
        <w:t>(47)</w:t>
      </w:r>
      <w:r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  <w:lang w:val="en-US"/>
        </w:rPr>
        <w:t xml:space="preserve">; </w:t>
      </w:r>
      <w:r w:rsidR="008D703A" w:rsidRPr="00574530">
        <w:rPr>
          <w:rFonts w:ascii="Times New Roman" w:hAnsi="Times New Roman" w:cs="Times New Roman"/>
          <w:i/>
          <w:iCs/>
          <w:lang w:val="en-US"/>
        </w:rPr>
        <w:t>MECOM</w:t>
      </w:r>
      <w:r w:rsidR="008625E1" w:rsidRPr="00574530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8D703A" w:rsidRPr="00C77578">
        <w:rPr>
          <w:rFonts w:ascii="Times New Roman" w:hAnsi="Times New Roman" w:cs="Times New Roman"/>
        </w:rPr>
        <w:fldChar w:fldCharType="begin">
          <w:fldData xml:space="preserve">PEVuZE5vdGU+PENpdGU+PEF1dGhvcj5XYW5nPC9BdXRob3I+PFllYXI+MjAyMzwvWWVhcj48UmVj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</w:fldData>
        </w:fldChar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XYW5nPC9BdXRob3I+PFllYXI+MjAyMzwvWWVhcj48UmVj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</w:fldData>
        </w:fldChar>
      </w:r>
      <w:r w:rsidR="00EE7713" w:rsidRPr="00574530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="008D703A" w:rsidRPr="00C77578">
        <w:rPr>
          <w:rFonts w:ascii="Times New Roman" w:hAnsi="Times New Roman" w:cs="Times New Roman"/>
        </w:rPr>
        <w:fldChar w:fldCharType="separate"/>
      </w:r>
      <w:r w:rsidR="00EE7713" w:rsidRPr="00574530">
        <w:rPr>
          <w:rFonts w:ascii="Times New Roman" w:hAnsi="Times New Roman" w:cs="Times New Roman"/>
          <w:noProof/>
          <w:lang w:val="en-US"/>
        </w:rPr>
        <w:t>(48)</w:t>
      </w:r>
      <w:r w:rsidR="008D703A"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Pr="00C77578">
        <w:rPr>
          <w:rFonts w:ascii="Times New Roman" w:hAnsi="Times New Roman" w:cs="Times New Roman"/>
          <w:i/>
          <w:iCs/>
          <w:lang w:val="en-US"/>
        </w:rPr>
        <w:t>MIR378A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Ib25lZ2dlcjwvQXV0aG9yPjxZZWFyPjIwMTU8L1llYXI+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</w:fldData>
        </w:fldChar>
      </w:r>
      <w:r w:rsidR="00EE7713" w:rsidRPr="00065CFC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Ib25lZ2dlcjwvQXV0aG9yPjxZZWFyPjIwMTU8L1llYXI+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</w:fldData>
        </w:fldChar>
      </w:r>
      <w:r w:rsidR="00EE7713" w:rsidRPr="00065CFC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49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Pr="00065CFC">
        <w:rPr>
          <w:rFonts w:ascii="Times New Roman" w:hAnsi="Times New Roman" w:cs="Times New Roman"/>
          <w:i/>
          <w:iCs/>
          <w:lang w:val="en-US"/>
        </w:rPr>
        <w:t>MIR504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aaGFuZzwvQXV0aG9yPjxZZWFyPjIwMjA8L1llYXI+PFJl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</w:fldData>
        </w:fldChar>
      </w:r>
      <w:r w:rsidR="00EE7713" w:rsidRPr="00065CFC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aaGFuZzwvQXV0aG9yPjxZZWFyPjIwMjA8L1llYXI+PFJl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</w:fldData>
        </w:fldChar>
      </w:r>
      <w:r w:rsidR="00EE7713" w:rsidRPr="00065CFC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065CFC">
        <w:rPr>
          <w:rFonts w:ascii="Times New Roman" w:hAnsi="Times New Roman" w:cs="Times New Roman"/>
          <w:noProof/>
          <w:lang w:val="en-US"/>
        </w:rPr>
        <w:t>(50)</w:t>
      </w:r>
      <w:r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  <w:lang w:val="en-US"/>
        </w:rPr>
        <w:t xml:space="preserve">; </w:t>
      </w:r>
      <w:r w:rsidRPr="00065CFC">
        <w:rPr>
          <w:rFonts w:ascii="Times New Roman" w:hAnsi="Times New Roman" w:cs="Times New Roman"/>
          <w:i/>
          <w:iCs/>
          <w:lang w:val="en-US"/>
        </w:rPr>
        <w:t>MIR708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ab3U8L0F1dGhvcj48WWVhcj4yMDIwPC9ZZWFyPjxSZWNO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</w:fldData>
        </w:fldChar>
      </w:r>
      <w:r w:rsidR="00EE7713" w:rsidRPr="00065CFC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ab3U8L0F1dGhvcj48WWVhcj4yMDIwPC9ZZWFyPjxSZWNO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</w:fldData>
        </w:fldChar>
      </w:r>
      <w:r w:rsidR="00EE7713" w:rsidRPr="00065CFC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065CFC">
        <w:rPr>
          <w:rFonts w:ascii="Times New Roman" w:hAnsi="Times New Roman" w:cs="Times New Roman"/>
          <w:noProof/>
          <w:lang w:val="en-US"/>
        </w:rPr>
        <w:t>(51)</w:t>
      </w:r>
      <w:r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  <w:lang w:val="en-US"/>
        </w:rPr>
        <w:t xml:space="preserve">; </w:t>
      </w:r>
      <w:r w:rsidR="008D703A" w:rsidRPr="00065CFC">
        <w:rPr>
          <w:rFonts w:ascii="Times New Roman" w:hAnsi="Times New Roman" w:cs="Times New Roman"/>
          <w:i/>
          <w:iCs/>
          <w:lang w:val="en-US"/>
        </w:rPr>
        <w:t>MIR888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8D703A" w:rsidRPr="00C77578">
        <w:rPr>
          <w:rFonts w:ascii="Times New Roman" w:hAnsi="Times New Roman" w:cs="Times New Roman"/>
        </w:rPr>
        <w:fldChar w:fldCharType="begin">
          <w:fldData xml:space="preserve">PEVuZE5vdGU+PENpdGU+PEF1dGhvcj5TaGFybWE8L0F1dGhvcj48WWVhcj4yMDE2PC9ZZWFyPjxS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</w:fldData>
        </w:fldChar>
      </w:r>
      <w:r w:rsidR="00EE7713" w:rsidRPr="00065CFC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TaGFybWE8L0F1dGhvcj48WWVhcj4yMDE2PC9ZZWFyPjxS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</w:fldData>
        </w:fldChar>
      </w:r>
      <w:r w:rsidR="00EE7713" w:rsidRPr="00065CFC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="008D703A" w:rsidRPr="00C77578">
        <w:rPr>
          <w:rFonts w:ascii="Times New Roman" w:hAnsi="Times New Roman" w:cs="Times New Roman"/>
        </w:rPr>
        <w:fldChar w:fldCharType="separate"/>
      </w:r>
      <w:r w:rsidR="00EE7713" w:rsidRPr="00065CFC">
        <w:rPr>
          <w:rFonts w:ascii="Times New Roman" w:hAnsi="Times New Roman" w:cs="Times New Roman"/>
          <w:noProof/>
          <w:lang w:val="en-US"/>
        </w:rPr>
        <w:t>(52)</w:t>
      </w:r>
      <w:r w:rsidR="008D703A"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>;</w:t>
      </w:r>
      <w:r w:rsidR="00574530">
        <w:rPr>
          <w:rFonts w:ascii="Times New Roman" w:hAnsi="Times New Roman" w:cs="Times New Roman"/>
          <w:lang w:val="en-US"/>
        </w:rPr>
        <w:t xml:space="preserve"> </w:t>
      </w:r>
      <w:r w:rsidR="008D703A" w:rsidRPr="00065CFC">
        <w:rPr>
          <w:rFonts w:ascii="Times New Roman" w:hAnsi="Times New Roman" w:cs="Times New Roman"/>
          <w:i/>
          <w:iCs/>
          <w:lang w:val="en-US"/>
        </w:rPr>
        <w:t>MIR892B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8D703A" w:rsidRPr="00C77578">
        <w:rPr>
          <w:rFonts w:ascii="Times New Roman" w:hAnsi="Times New Roman" w:cs="Times New Roman"/>
        </w:rPr>
        <w:fldChar w:fldCharType="begin">
          <w:fldData xml:space="preserve">PEVuZE5vdGU+PENpdGU+PEF1dGhvcj5TaGFybWE8L0F1dGhvcj48WWVhcj4yMDE2PC9ZZWFyPjxS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</w:fldData>
        </w:fldChar>
      </w:r>
      <w:r w:rsidR="00EE7713" w:rsidRPr="00065CFC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TaGFybWE8L0F1dGhvcj48WWVhcj4yMDE2PC9ZZWFyPjxS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</w:fldData>
        </w:fldChar>
      </w:r>
      <w:r w:rsidR="00EE7713" w:rsidRPr="00065CFC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="008D703A" w:rsidRPr="00C77578">
        <w:rPr>
          <w:rFonts w:ascii="Times New Roman" w:hAnsi="Times New Roman" w:cs="Times New Roman"/>
        </w:rPr>
        <w:fldChar w:fldCharType="separate"/>
      </w:r>
      <w:r w:rsidR="00EE7713" w:rsidRPr="00065CFC">
        <w:rPr>
          <w:rFonts w:ascii="Times New Roman" w:hAnsi="Times New Roman" w:cs="Times New Roman"/>
          <w:noProof/>
          <w:lang w:val="en-US"/>
        </w:rPr>
        <w:t>(52)</w:t>
      </w:r>
      <w:r w:rsidR="008D703A" w:rsidRPr="00C77578">
        <w:rPr>
          <w:rFonts w:ascii="Times New Roman" w:hAnsi="Times New Roman" w:cs="Times New Roman"/>
        </w:rPr>
        <w:fldChar w:fldCharType="end"/>
      </w:r>
      <w:r w:rsidR="008D703A" w:rsidRPr="00065CFC">
        <w:rPr>
          <w:rFonts w:ascii="Times New Roman" w:hAnsi="Times New Roman" w:cs="Times New Roman"/>
          <w:lang w:val="en-US"/>
        </w:rPr>
        <w:t xml:space="preserve"> </w:t>
      </w:r>
    </w:p>
    <w:p w14:paraId="310937D9" w14:textId="61DC4CC3" w:rsidR="008D703A" w:rsidRPr="008D703A" w:rsidRDefault="008D703A" w:rsidP="00124111">
      <w:pPr>
        <w:rPr>
          <w:rFonts w:ascii="Times New Roman" w:hAnsi="Times New Roman" w:cs="Times New Roman"/>
          <w:lang w:val="en-US"/>
        </w:rPr>
      </w:pPr>
      <w:r w:rsidRPr="00C77578">
        <w:rPr>
          <w:rFonts w:ascii="Times New Roman" w:hAnsi="Times New Roman" w:cs="Times New Roman"/>
          <w:i/>
          <w:iCs/>
          <w:lang w:val="en-US"/>
        </w:rPr>
        <w:t>NFIA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IYWxsZTwvQXV0aG9yPjxZZWFyPjIwMjE8L1llYXI+PFJl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</w:fldData>
        </w:fldChar>
      </w:r>
      <w:r w:rsidR="00EE7713" w:rsidRPr="00065CFC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IYWxsZTwvQXV0aG9yPjxZZWFyPjIwMjE8L1llYXI+PFJl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</w:fldData>
        </w:fldChar>
      </w:r>
      <w:r w:rsidR="00EE7713" w:rsidRPr="00065CFC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53)</w:t>
      </w:r>
      <w:r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</w:rPr>
        <w:t xml:space="preserve">; </w:t>
      </w:r>
      <w:r w:rsidRPr="00C77578">
        <w:rPr>
          <w:rFonts w:ascii="Times New Roman" w:hAnsi="Times New Roman" w:cs="Times New Roman"/>
          <w:i/>
          <w:iCs/>
          <w:lang w:val="en-US"/>
        </w:rPr>
        <w:t>NR4A1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ZdTwvQXV0aG9yPjxZZWFyPjIwMjI8L1llYXI+PFJlY051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ZdTwvQXV0aG9yPjxZZWFyPjIwMjI8L1llYXI+PFJlY051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54)</w:t>
      </w:r>
      <w:r w:rsidRPr="00C77578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  <w:lang w:val="en-US"/>
        </w:rPr>
        <w:t xml:space="preserve"> </w:t>
      </w:r>
    </w:p>
    <w:p w14:paraId="14D3989C" w14:textId="77777777" w:rsidR="00574530" w:rsidRDefault="00124111" w:rsidP="00124111">
      <w:pPr>
        <w:rPr>
          <w:rFonts w:ascii="Times New Roman" w:hAnsi="Times New Roman" w:cs="Times New Roman"/>
          <w:lang w:val="en-US"/>
        </w:rPr>
      </w:pPr>
      <w:r w:rsidRPr="00EE7713">
        <w:rPr>
          <w:rFonts w:ascii="Times New Roman" w:hAnsi="Times New Roman" w:cs="Times New Roman"/>
          <w:i/>
          <w:iCs/>
          <w:lang w:val="en-US"/>
        </w:rPr>
        <w:t>OXNAD1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XYW5nPC9BdXRob3I+PFllYXI+MjAyNDwvWWVhcj48UmVj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XYW5nPC9BdXRob3I+PFllYXI+MjAyNDwvWWVhcj48UmVj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45)</w:t>
      </w:r>
      <w:r w:rsidRPr="00C77578">
        <w:rPr>
          <w:rFonts w:ascii="Times New Roman" w:hAnsi="Times New Roman" w:cs="Times New Roman"/>
        </w:rPr>
        <w:fldChar w:fldCharType="end"/>
      </w:r>
    </w:p>
    <w:p w14:paraId="36B523BF" w14:textId="520037CA" w:rsidR="00EE7713" w:rsidRPr="00EE7713" w:rsidRDefault="00124111" w:rsidP="00124111">
      <w:pPr>
        <w:rPr>
          <w:rFonts w:ascii="Times New Roman" w:hAnsi="Times New Roman" w:cs="Times New Roman"/>
          <w:lang w:val="en-US"/>
        </w:rPr>
      </w:pPr>
      <w:r w:rsidRPr="00EE7713">
        <w:rPr>
          <w:rFonts w:ascii="Times New Roman" w:hAnsi="Times New Roman" w:cs="Times New Roman"/>
          <w:i/>
          <w:iCs/>
          <w:lang w:val="en-US"/>
        </w:rPr>
        <w:t>PDIA3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EZSBNYXJjbzwvQXV0aG9yPjxZZWFyPjIwMTI8L1llYXI+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EZSBNYXJjbzwvQXV0aG9yPjxZZWFyPjIwMTI8L1llYXI+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55)</w:t>
      </w:r>
      <w:r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  <w:lang w:val="en-US"/>
        </w:rPr>
        <w:t xml:space="preserve">; </w:t>
      </w:r>
      <w:r w:rsidRPr="00EE7713">
        <w:rPr>
          <w:rFonts w:ascii="Times New Roman" w:hAnsi="Times New Roman" w:cs="Times New Roman"/>
          <w:i/>
          <w:iCs/>
          <w:lang w:val="en-US"/>
        </w:rPr>
        <w:t>PIN1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/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&lt;EndNote&gt;&lt;Cite&gt;&lt;Author&gt;Yang&lt;/Author&gt;&lt;Year&gt;2023&lt;/Year&gt;&lt;RecNum&gt;604&lt;/RecNum&gt;&lt;DisplayText&gt;(56)&lt;/DisplayText&gt;&lt;record&gt;&lt;rec-number&gt;604&lt;/rec-number&gt;&lt;foreign-keys&gt;&lt;key app="EN" db-id="wa9t59tr9axdpce9v04vtrdyv9rv9xzx29ff" timestamp="1727529095"&gt;604&lt;/key&gt;&lt;/foreign-keys&gt;&lt;ref-type name="Journal Article"&gt;17&lt;/ref-type&gt;&lt;contributors&gt;&lt;authors&gt;&lt;author&gt;Yang, L.&lt;/author&gt;&lt;author&gt;Li, J.&lt;/author&gt;&lt;author&gt;Zang, G.&lt;/author&gt;&lt;author&gt;Song, S.&lt;/author&gt;&lt;author&gt;Sun, Z.&lt;/author&gt;&lt;author&gt;Li, X.&lt;/author&gt;&lt;author&gt;Li, Y.&lt;/author&gt;&lt;author&gt;Xie, Z.&lt;/author&gt;&lt;author&gt;Zhang, G.&lt;/author&gt;&lt;author&gt;Gui, N.&lt;/author&gt;&lt;author&gt;Zhu, S.&lt;/author&gt;&lt;author&gt;Chen, T.&lt;/author&gt;&lt;author&gt;Cai, Y.&lt;/author&gt;&lt;author&gt;Zhao, Y.&lt;/author&gt;&lt;/authors&gt;&lt;/contributors&gt;&lt;auth-address&gt;Laboratory of Tissue and Cell Biology Lab Teaching &amp;amp; Management Center, Chongqing Medical University Yuzhong District, Chongqing China.&lt;/auth-address&gt;&lt;titles&gt;&lt;title&gt;Pin1/YAP pathway mediates matrix stiffness-induced epithelial-mesenchymal transition driving cervical cancer metastasis via a non-Hippo mechanism&lt;/title&gt;&lt;secondary-title&gt;Bioeng Transl Med&lt;/secondary-title&gt;&lt;/titles&gt;&lt;periodical&gt;&lt;full-title&gt;Bioeng Transl Med&lt;/full-title&gt;&lt;/periodical&gt;&lt;pages&gt;e10375&lt;/pages&gt;&lt;volume&gt;8&lt;/volume&gt;&lt;number&gt;1&lt;/number&gt;&lt;edition&gt;20220707&lt;/edition&gt;&lt;keywords&gt;&lt;keyword&gt;PPIase non-mitotic a-interaction 1&lt;/keyword&gt;&lt;keyword&gt;epithelial-mesenchymal transition&lt;/keyword&gt;&lt;keyword&gt;extracellular matrix stiffness&lt;/keyword&gt;&lt;keyword&gt;yes-associated protein&lt;/keyword&gt;&lt;/keywords&gt;&lt;dates&gt;&lt;year&gt;2023&lt;/year&gt;&lt;pub-dates&gt;&lt;date&gt;Jan&lt;/date&gt;&lt;/pub-dates&gt;&lt;/dates&gt;&lt;isbn&gt;2380-6761 (Print)&amp;#xD;2380-6761 (Electronic)&amp;#xD;2380-6761 (Linking)&lt;/isbn&gt;&lt;accession-num&gt;36684109&lt;/accession-num&gt;&lt;urls&gt;&lt;related-urls&gt;&lt;url&gt;https://www.ncbi.nlm.nih.gov/pubmed/36684109&lt;/url&gt;&lt;/related-urls&gt;&lt;/urls&gt;&lt;custom2&gt;PMC9842039&lt;/custom2&gt;&lt;electronic-resource-num&gt;10.1002/btm2.10375&lt;/electronic-resource-num&gt;&lt;remote-database-name&gt;PubMed-not-MEDLINE&lt;/remote-database-name&gt;&lt;remote-database-provider&gt;NLM&lt;/remote-database-provider&gt;&lt;/record&gt;&lt;/Cite&gt;&lt;/EndNote&gt;</w:instrText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56)</w:t>
      </w:r>
      <w:r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  <w:lang w:val="en-US"/>
        </w:rPr>
        <w:t xml:space="preserve">; </w:t>
      </w:r>
      <w:r w:rsidRPr="00EE7713">
        <w:rPr>
          <w:rFonts w:ascii="Times New Roman" w:hAnsi="Times New Roman" w:cs="Times New Roman"/>
          <w:i/>
          <w:iCs/>
          <w:lang w:val="en-US"/>
        </w:rPr>
        <w:t>PINK1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/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&lt;EndNote&gt;&lt;Cite&gt;&lt;Author&gt;Li&lt;/Author&gt;&lt;Year&gt;2024&lt;/Year&gt;&lt;RecNum&gt;599&lt;/RecNum&gt;&lt;DisplayText&gt;(57)&lt;/DisplayText&gt;&lt;record&gt;&lt;rec-number&gt;599&lt;/rec-number&gt;&lt;foreign-keys&gt;&lt;key app="EN" db-id="wa9t59tr9axdpce9v04vtrdyv9rv9xzx29ff" timestamp="1727528804"&gt;599&lt;/key&gt;&lt;/foreign-keys&gt;&lt;ref-type name="Journal Article"&gt;17&lt;/ref-type&gt;&lt;contributors&gt;&lt;authors&gt;&lt;author&gt;Li, S.&lt;/author&gt;&lt;author&gt;Gao, K.&lt;/author&gt;&lt;author&gt;Yao, D.&lt;/author&gt;&lt;/authors&gt;&lt;/contributors&gt;&lt;auth-address&gt;Department of Gynecologic Oncology, Guangxi Medical University Cancer Hospital Nanning, Guangxi Zhuang Autonomous Region 530021, PR China.&lt;/auth-address&gt;&lt;titles&gt;&lt;title&gt;Comprehensive analysis of autophagy associated genes and immune infiltrates in cervical cancer&lt;/title&gt;&lt;secondary-title&gt;Iran J Basic Med Sci&lt;/secondary-title&gt;&lt;/titles&gt;&lt;periodical&gt;&lt;full-title&gt;Iran J Basic Med Sci&lt;/full-title&gt;&lt;/periodical&gt;&lt;pages&gt;813-824&lt;/pages&gt;&lt;volume&gt;27&lt;/volume&gt;&lt;number&gt;7&lt;/number&gt;&lt;keywords&gt;&lt;keyword&gt;Autophagy&lt;/keyword&gt;&lt;keyword&gt;Bioinformatics&lt;/keyword&gt;&lt;keyword&gt;Immune Infiltrates&lt;/keyword&gt;&lt;keyword&gt;Mitogen-activated protein - kinase 3&lt;/keyword&gt;&lt;keyword&gt;Uterine cervical neoplasms&lt;/keyword&gt;&lt;/keywords&gt;&lt;dates&gt;&lt;year&gt;2024&lt;/year&gt;&lt;/dates&gt;&lt;isbn&gt;2008-3866 (Print)&amp;#xD;2008-3874 (Electronic)&amp;#xD;2008-3866 (Linking)&lt;/isbn&gt;&lt;accession-num&gt;38800011&lt;/accession-num&gt;&lt;urls&gt;&lt;related-urls&gt;&lt;url&gt;https://www.ncbi.nlm.nih.gov/pubmed/38800011&lt;/url&gt;&lt;/related-urls&gt;&lt;/urls&gt;&lt;custom1&gt;The authors declare no conflicts of interest in this manuscript.&lt;/custom1&gt;&lt;custom2&gt;PMC11127083&lt;/custom2&gt;&lt;electronic-resource-num&gt;10.22038/IJBMS.2024.74431.16168&lt;/electronic-resource-num&gt;&lt;remote-database-name&gt;PubMed-not-MEDLINE&lt;/remote-database-name&gt;&lt;remote-database-provider&gt;NLM&lt;/remote-database-provider&gt;&lt;/record&gt;&lt;/Cite&gt;&lt;/EndNote&gt;</w:instrText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57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>;</w:t>
      </w:r>
      <w:r w:rsidR="00574530">
        <w:rPr>
          <w:rFonts w:ascii="Times New Roman" w:hAnsi="Times New Roman" w:cs="Times New Roman"/>
          <w:lang w:val="en-US"/>
        </w:rPr>
        <w:t xml:space="preserve"> </w:t>
      </w:r>
      <w:r w:rsidR="008D703A" w:rsidRPr="00C77578">
        <w:rPr>
          <w:rFonts w:ascii="Times New Roman" w:hAnsi="Times New Roman" w:cs="Times New Roman"/>
          <w:i/>
          <w:iCs/>
          <w:lang w:val="en-US"/>
        </w:rPr>
        <w:t>PLAA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8D703A" w:rsidRPr="00C77578">
        <w:rPr>
          <w:rFonts w:ascii="Times New Roman" w:hAnsi="Times New Roman" w:cs="Times New Roman"/>
        </w:rPr>
        <w:fldChar w:fldCharType="begin">
          <w:fldData xml:space="preserve">PEVuZE5vdGU+PENpdGU+PEF1dGhvcj5aaGFuZzwvQXV0aG9yPjxZZWFyPjIwMDk8L1llYXI+PFJl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aaGFuZzwvQXV0aG9yPjxZZWFyPjIwMDk8L1llYXI+PFJl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="008D703A"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58)</w:t>
      </w:r>
      <w:r w:rsidR="008D703A"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  <w:lang w:val="en-US"/>
        </w:rPr>
        <w:t xml:space="preserve">; </w:t>
      </w:r>
      <w:r w:rsidR="008D703A" w:rsidRPr="00C77578">
        <w:rPr>
          <w:rFonts w:ascii="Times New Roman" w:hAnsi="Times New Roman" w:cs="Times New Roman"/>
          <w:i/>
          <w:iCs/>
          <w:lang w:val="en-US"/>
        </w:rPr>
        <w:t>PRKG1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8D703A" w:rsidRPr="00C77578">
        <w:rPr>
          <w:rFonts w:ascii="Times New Roman" w:hAnsi="Times New Roman" w:cs="Times New Roman"/>
        </w:rPr>
        <w:fldChar w:fldCharType="begin"/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&lt;EndNote&gt;&lt;Cite&gt;&lt;Author&gt;Ding&lt;/Author&gt;&lt;Year&gt;2023&lt;/Year&gt;&lt;RecNum&gt;642&lt;/RecNum&gt;&lt;DisplayText&gt;(59)&lt;/DisplayText&gt;&lt;record&gt;&lt;rec-number&gt;642&lt;/rec-number&gt;&lt;foreign-keys&gt;&lt;key app="EN" db-id="wa9t59tr9axdpce9v04vtrdyv9rv9xzx29ff" timestamp="1727590375"&gt;642&lt;/key&gt;&lt;/foreign-keys&gt;&lt;ref-type name="Journal Article"&gt;17&lt;/ref-type&gt;&lt;contributors&gt;&lt;authors&gt;&lt;author&gt;Ding, Y.&lt;/author&gt;&lt;author&gt;Wu, X.&lt;/author&gt;&lt;author&gt;Yang, X.&lt;/author&gt;&lt;/authors&gt;&lt;/contributors&gt;&lt;auth-address&gt;Department of Gynecology, Ankang City Central Hospital, Ankang, PR China.&amp;#xD;Ankang City Central Hospital, Ankang, PR China.&amp;#xD;Department of Gynecology, The First Affiliated Hospital of Xi&amp;apos;an Jiaotong University, Xi&amp;apos;an, PR China.&lt;/auth-address&gt;&lt;titles&gt;&lt;title&gt;Identification of miRNAs and target genes associated with lymph node metastasis in cervical cancer using bioinformatics analysis&lt;/title&gt;&lt;secondary-title&gt;Toxicol Mech Methods&lt;/secondary-title&gt;&lt;/titles&gt;&lt;periodical&gt;&lt;full-title&gt;Toxicol Mech Methods&lt;/full-title&gt;&lt;/periodical&gt;&lt;pages&gt;625-635&lt;/pages&gt;&lt;volume&gt;33&lt;/volume&gt;&lt;number&gt;8&lt;/number&gt;&lt;edition&gt;20230511&lt;/edition&gt;&lt;keywords&gt;&lt;keyword&gt;Female&lt;/keyword&gt;&lt;keyword&gt;Humans&lt;/keyword&gt;&lt;keyword&gt;*MicroRNAs/genetics/metabolism&lt;/keyword&gt;&lt;keyword&gt;*Uterine Cervical Neoplasms/genetics&lt;/keyword&gt;&lt;keyword&gt;Lymphatic Metastasis&lt;/keyword&gt;&lt;keyword&gt;Computational Biology&lt;/keyword&gt;&lt;keyword&gt;Protein Interaction Maps/genetics&lt;/keyword&gt;&lt;keyword&gt;Differentially expressed genes&lt;/keyword&gt;&lt;keyword&gt;bioinformatics analysis&lt;/keyword&gt;&lt;keyword&gt;cervical cancer&lt;/keyword&gt;&lt;keyword&gt;hub gene&lt;/keyword&gt;&lt;keyword&gt;lymph node metastasis&lt;/keyword&gt;&lt;/keywords&gt;&lt;dates&gt;&lt;year&gt;2023&lt;/year&gt;&lt;pub-dates&gt;&lt;date&gt;Oct&lt;/date&gt;&lt;/pub-dates&gt;&lt;/dates&gt;&lt;isbn&gt;1537-6524 (Electronic)&amp;#xD;1537-6516 (Linking)&lt;/isbn&gt;&lt;accession-num&gt;37125668&lt;/accession-num&gt;&lt;urls&gt;&lt;related-urls&gt;&lt;url&gt;https://www.ncbi.nlm.nih.gov/pubmed/37125668&lt;/url&gt;&lt;/related-urls&gt;&lt;/urls&gt;&lt;electronic-resource-num&gt;10.1080/15376516.2023.2207644&lt;/electronic-resource-num&gt;&lt;remote-database-name&gt;Medline&lt;/remote-database-name&gt;&lt;remote-database-provider&gt;NLM&lt;/remote-database-provider&gt;&lt;/record&gt;&lt;/Cite&gt;&lt;/EndNote&gt;</w:instrText>
      </w:r>
      <w:r w:rsidR="008D703A"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59)</w:t>
      </w:r>
      <w:r w:rsidR="008D703A"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="00EE7713" w:rsidRPr="00C77578">
        <w:rPr>
          <w:rFonts w:ascii="Times New Roman" w:hAnsi="Times New Roman" w:cs="Times New Roman"/>
          <w:i/>
          <w:iCs/>
          <w:lang w:val="en-US"/>
        </w:rPr>
        <w:t>PTCH1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EE7713" w:rsidRPr="00C77578">
        <w:rPr>
          <w:rFonts w:ascii="Times New Roman" w:hAnsi="Times New Roman" w:cs="Times New Roman"/>
        </w:rPr>
        <w:fldChar w:fldCharType="begin"/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&lt;EndNote&gt;&lt;Cite&gt;&lt;Author&gt;Chen&lt;/Author&gt;&lt;Year&gt;2016&lt;/Year&gt;&lt;RecNum&gt;656&lt;/RecNum&gt;&lt;DisplayText&gt;(60)&lt;/DisplayText&gt;&lt;record&gt;&lt;rec-number&gt;656&lt;/rec-number&gt;&lt;foreign-keys&gt;&lt;key app="EN" db-id="wa9t59tr9axdpce9v04vtrdyv9rv9xzx29ff" timestamp="1727591582"&gt;656&lt;/key&gt;&lt;/foreign-keys&gt;&lt;ref-type name="Journal Article"&gt;17&lt;/ref-type&gt;&lt;contributors&gt;&lt;authors&gt;&lt;author&gt;Chen, H.&lt;/author&gt;&lt;author&gt;Wang, J.&lt;/author&gt;&lt;author&gt;Yang, H.&lt;/author&gt;&lt;author&gt;Chen, D.&lt;/author&gt;&lt;author&gt;Li, P.&lt;/author&gt;&lt;/authors&gt;&lt;/contributors&gt;&lt;auth-address&gt;Department of Gynecology and Obstetrics, Zhongnan Hospital of Wuhan University, Wuhan, Hubei 430071, P.R. China.&lt;/auth-address&gt;&lt;titles&gt;&lt;title&gt;Association between FOXM1 and hedgehog signaling pathway in human cervical carcinoma by tissue microarray analysis&lt;/title&gt;&lt;secondary-title&gt;Oncol Lett&lt;/secondary-title&gt;&lt;/titles&gt;&lt;periodical&gt;&lt;full-title&gt;Oncol Lett&lt;/full-title&gt;&lt;/periodical&gt;&lt;pages&gt;2664-2673&lt;/pages&gt;&lt;volume&gt;12&lt;/volume&gt;&lt;number&gt;4&lt;/number&gt;&lt;edition&gt;20160802&lt;/edition&gt;&lt;keywords&gt;&lt;keyword&gt;Foxm1&lt;/keyword&gt;&lt;keyword&gt;cervical cancer&lt;/keyword&gt;&lt;keyword&gt;hedgehog signaling pathway&lt;/keyword&gt;&lt;keyword&gt;invasion&lt;/keyword&gt;&lt;keyword&gt;metastasis&lt;/keyword&gt;&lt;/keywords&gt;&lt;dates&gt;&lt;year&gt;2016&lt;/year&gt;&lt;pub-dates&gt;&lt;date&gt;Oct&lt;/date&gt;&lt;/pub-dates&gt;&lt;/dates&gt;&lt;isbn&gt;1792-1074 (Print)&amp;#xD;1792-1082 (Electronic)&amp;#xD;1792-1074 (Linking)&lt;/isbn&gt;&lt;accession-num&gt;27698840&lt;/accession-num&gt;&lt;urls&gt;&lt;related-urls&gt;&lt;url&gt;https://www.ncbi.nlm.nih.gov/pubmed/27698840&lt;/url&gt;&lt;/related-urls&gt;&lt;/urls&gt;&lt;custom2&gt;PMC5038455&lt;/custom2&gt;&lt;electronic-resource-num&gt;10.3892/ol.2016.4932&lt;/electronic-resource-num&gt;&lt;remote-database-name&gt;PubMed-not-MEDLINE&lt;/remote-database-name&gt;&lt;remote-database-provider&gt;NLM&lt;/remote-database-provider&gt;&lt;/record&gt;&lt;/Cite&gt;&lt;/EndNote&gt;</w:instrText>
      </w:r>
      <w:r w:rsidR="00EE7713"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60)</w:t>
      </w:r>
      <w:r w:rsidR="00EE7713"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Pr="00EE7713">
        <w:rPr>
          <w:rFonts w:ascii="Times New Roman" w:hAnsi="Times New Roman" w:cs="Times New Roman"/>
          <w:i/>
          <w:iCs/>
          <w:lang w:val="en-US"/>
        </w:rPr>
        <w:t>PTPRG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DaG9pPC9BdXRob3I+PFllYXI+MjAwNzwvWWVhcj48UmVj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DaG9pPC9BdXRob3I+PFllYXI+MjAwNzwvWWVhcj48UmVj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61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Pr="00EE7713">
        <w:rPr>
          <w:rFonts w:ascii="Times New Roman" w:hAnsi="Times New Roman" w:cs="Times New Roman"/>
          <w:i/>
          <w:iCs/>
          <w:lang w:val="en-US"/>
        </w:rPr>
        <w:t>PTPRN2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XYWxsaW5lPC9BdXRob3I+PFllYXI+MjAxNzwvWWVhcj48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XYWxsaW5lPC9BdXRob3I+PFllYXI+MjAxNzwvWWVhcj48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62)</w:t>
      </w:r>
      <w:r w:rsidRPr="00C77578">
        <w:rPr>
          <w:rFonts w:ascii="Times New Roman" w:hAnsi="Times New Roman" w:cs="Times New Roman"/>
        </w:rPr>
        <w:fldChar w:fldCharType="end"/>
      </w:r>
    </w:p>
    <w:p w14:paraId="7881EC8F" w14:textId="79CD1CBD" w:rsidR="00124111" w:rsidRPr="00EE7713" w:rsidRDefault="00124111" w:rsidP="00124111">
      <w:pPr>
        <w:rPr>
          <w:rFonts w:ascii="Times New Roman" w:hAnsi="Times New Roman" w:cs="Times New Roman"/>
          <w:lang w:val="en-US"/>
        </w:rPr>
      </w:pPr>
      <w:r w:rsidRPr="00EE7713">
        <w:rPr>
          <w:rFonts w:ascii="Times New Roman" w:hAnsi="Times New Roman" w:cs="Times New Roman"/>
          <w:i/>
          <w:iCs/>
          <w:lang w:val="en-US"/>
        </w:rPr>
        <w:t>RBFOX1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ZYW5nLUNodW48L0F1dGhvcj48WWVhcj4yMDIwPC9ZZWFy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ZYW5nLUNodW48L0F1dGhvcj48WWVhcj4yMDIwPC9ZZWFy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63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="00EE7713" w:rsidRPr="00C77578">
        <w:rPr>
          <w:rFonts w:ascii="Times New Roman" w:hAnsi="Times New Roman" w:cs="Times New Roman"/>
          <w:i/>
          <w:iCs/>
          <w:lang w:val="en-US"/>
        </w:rPr>
        <w:t>RET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EE7713" w:rsidRPr="00C77578">
        <w:rPr>
          <w:rFonts w:ascii="Times New Roman" w:hAnsi="Times New Roman" w:cs="Times New Roman"/>
        </w:rPr>
        <w:fldChar w:fldCharType="begin">
          <w:fldData xml:space="preserve">PEVuZE5vdGU+PENpdGU+PEF1dGhvcj5UYWtheWFuYWdpPC9BdXRob3I+PFllYXI+MjAyMTwvWWVh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UYWtheWFuYWdpPC9BdXRob3I+PFllYXI+MjAyMTwvWWVh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="00EE7713"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64)</w:t>
      </w:r>
      <w:r w:rsidR="00EE7713"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  <w:lang w:val="en-US"/>
        </w:rPr>
        <w:t xml:space="preserve">; </w:t>
      </w:r>
      <w:r w:rsidR="008D703A" w:rsidRPr="00C77578">
        <w:rPr>
          <w:rFonts w:ascii="Times New Roman" w:hAnsi="Times New Roman" w:cs="Times New Roman"/>
          <w:i/>
          <w:iCs/>
          <w:lang w:val="en-US"/>
        </w:rPr>
        <w:t>RSBN1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8D703A" w:rsidRPr="00C77578">
        <w:rPr>
          <w:rFonts w:ascii="Times New Roman" w:hAnsi="Times New Roman" w:cs="Times New Roman"/>
        </w:rPr>
        <w:fldChar w:fldCharType="begin">
          <w:fldData xml:space="preserve">PEVuZE5vdGU+PENpdGU+PEF1dGhvcj5JZGVuPC9BdXRob3I+PFllYXI+MjAyMTwvWWVhcj48UmVj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JZGVuPC9BdXRob3I+PFllYXI+MjAyMTwvWWVhcj48UmVj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="008D703A"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65)</w:t>
      </w:r>
      <w:r w:rsidR="008D703A"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  <w:lang w:val="en-US"/>
        </w:rPr>
        <w:t xml:space="preserve">; </w:t>
      </w:r>
      <w:r w:rsidRPr="00EE7713">
        <w:rPr>
          <w:rFonts w:ascii="Times New Roman" w:hAnsi="Times New Roman" w:cs="Times New Roman"/>
          <w:i/>
          <w:iCs/>
          <w:lang w:val="en-US"/>
        </w:rPr>
        <w:t>RNF207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TdTwvQXV0aG9yPjxZZWFyPjIwMjM8L1llYXI+PFJlY051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TdTwvQXV0aG9yPjxZZWFyPjIwMjM8L1llYXI+PFJlY051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66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Pr="00EE7713">
        <w:rPr>
          <w:rFonts w:ascii="Times New Roman" w:hAnsi="Times New Roman" w:cs="Times New Roman"/>
          <w:i/>
          <w:iCs/>
          <w:lang w:val="en-US"/>
        </w:rPr>
        <w:t>RXRA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TaGk8L0F1dGhvcj48WWVhcj4yMDIwPC9ZZWFyPjxSZWNO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TaGk8L0F1dGhvcj48WWVhcj4yMDIwPC9ZZWFyPjxSZWNO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67)</w:t>
      </w:r>
      <w:r w:rsidRPr="00C77578">
        <w:rPr>
          <w:rFonts w:ascii="Times New Roman" w:hAnsi="Times New Roman" w:cs="Times New Roman"/>
        </w:rPr>
        <w:fldChar w:fldCharType="end"/>
      </w:r>
      <w:r w:rsidRPr="00EE7713">
        <w:rPr>
          <w:rFonts w:ascii="Times New Roman" w:hAnsi="Times New Roman" w:cs="Times New Roman"/>
          <w:lang w:val="en-US"/>
        </w:rPr>
        <w:t xml:space="preserve"> </w:t>
      </w:r>
    </w:p>
    <w:p w14:paraId="73704638" w14:textId="77777777" w:rsidR="00574530" w:rsidRDefault="008D703A">
      <w:pPr>
        <w:rPr>
          <w:rFonts w:ascii="Times New Roman" w:hAnsi="Times New Roman" w:cs="Times New Roman"/>
        </w:rPr>
      </w:pPr>
      <w:r w:rsidRPr="00C77578">
        <w:rPr>
          <w:rFonts w:ascii="Times New Roman" w:hAnsi="Times New Roman" w:cs="Times New Roman"/>
          <w:i/>
          <w:iCs/>
          <w:lang w:val="en-US"/>
        </w:rPr>
        <w:t>SCN8A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Mb3Blei1DaGFyY2FzPC9BdXRob3I+PFllYXI+MjAxODwv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Mb3Blei1DaGFyY2FzPC9BdXRob3I+PFllYXI+MjAxODwv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68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Pr="00C77578">
        <w:rPr>
          <w:rFonts w:ascii="Times New Roman" w:hAnsi="Times New Roman" w:cs="Times New Roman"/>
          <w:i/>
          <w:iCs/>
          <w:lang w:val="en-US"/>
        </w:rPr>
        <w:t>SIK1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QZW5nPC9BdXRob3I+PFllYXI+MjAyMDwvWWVhcj48UmVj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QZW5nPC9BdXRob3I+PFllYXI+MjAyMDwvWWVhcj48UmVj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69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Pr="00C77578">
        <w:rPr>
          <w:rFonts w:ascii="Times New Roman" w:hAnsi="Times New Roman" w:cs="Times New Roman"/>
          <w:i/>
          <w:iCs/>
          <w:lang w:val="en-US"/>
        </w:rPr>
        <w:t>S1PR2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aaGFuZzwvQXV0aG9yPjxZZWFyPjIwMjM8L1llYXI+PFJl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aaGFuZzwvQXV0aG9yPjxZZWFyPjIwMjM8L1llYXI+PFJl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70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Pr="00C77578">
        <w:rPr>
          <w:rFonts w:ascii="Times New Roman" w:hAnsi="Times New Roman" w:cs="Times New Roman"/>
          <w:i/>
          <w:iCs/>
          <w:lang w:val="en-US"/>
        </w:rPr>
        <w:t>SLC8A1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NZWh0ZXJvdjwvQXV0aG9yPjxZZWFyPjIwMjI8L1llYXI+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NZWh0ZXJvdjwvQXV0aG9yPjxZZWFyPjIwMjI8L1llYXI+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71)</w:t>
      </w:r>
      <w:r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  <w:lang w:val="en-US"/>
        </w:rPr>
        <w:t xml:space="preserve">; </w:t>
      </w:r>
      <w:r w:rsidR="00124111" w:rsidRPr="008D703A">
        <w:rPr>
          <w:rFonts w:ascii="Times New Roman" w:hAnsi="Times New Roman" w:cs="Times New Roman"/>
          <w:i/>
          <w:iCs/>
          <w:lang w:val="en-US"/>
        </w:rPr>
        <w:t>SLC25A28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124111" w:rsidRPr="00C77578">
        <w:rPr>
          <w:rFonts w:ascii="Times New Roman" w:hAnsi="Times New Roman" w:cs="Times New Roman"/>
        </w:rPr>
        <w:fldChar w:fldCharType="begin">
          <w:fldData xml:space="preserve">PEVuZE5vdGU+PENpdGU+PEF1dGhvcj5PaGdhcmk8L0F1dGhvcj48WWVhcj4yMDExPC9ZZWFyPjxS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PaGdhcmk8L0F1dGhvcj48WWVhcj4yMDExPC9ZZWFyPjxS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="00124111"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72)</w:t>
      </w:r>
      <w:r w:rsidR="00124111"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  <w:lang w:val="en-US"/>
        </w:rPr>
        <w:t xml:space="preserve">; </w:t>
      </w:r>
      <w:r w:rsidR="00124111" w:rsidRPr="00C77578">
        <w:rPr>
          <w:rFonts w:ascii="Times New Roman" w:hAnsi="Times New Roman" w:cs="Times New Roman"/>
          <w:i/>
          <w:iCs/>
          <w:lang w:val="en-US"/>
        </w:rPr>
        <w:t>SLC31A1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124111" w:rsidRPr="00C77578">
        <w:rPr>
          <w:rFonts w:ascii="Times New Roman" w:hAnsi="Times New Roman" w:cs="Times New Roman"/>
        </w:rPr>
        <w:fldChar w:fldCharType="begin">
          <w:fldData xml:space="preserve">PEVuZE5vdGU+PENpdGU+PEF1dGhvcj5RaTwvQXV0aG9yPjxZZWFyPjIwMjM8L1llYXI+PFJlY051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RaTwvQXV0aG9yPjxZZWFyPjIwMjM8L1llYXI+PFJlY051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="00124111"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73)</w:t>
      </w:r>
      <w:r w:rsidR="00124111"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 xml:space="preserve">; </w:t>
      </w:r>
      <w:r w:rsidR="00124111" w:rsidRPr="00C77578">
        <w:rPr>
          <w:rFonts w:ascii="Times New Roman" w:hAnsi="Times New Roman" w:cs="Times New Roman"/>
          <w:i/>
          <w:iCs/>
          <w:lang w:val="en-US"/>
        </w:rPr>
        <w:t>SLC46A2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124111" w:rsidRPr="00C77578">
        <w:rPr>
          <w:rFonts w:ascii="Times New Roman" w:hAnsi="Times New Roman" w:cs="Times New Roman"/>
        </w:rPr>
        <w:fldChar w:fldCharType="begin">
          <w:fldData xml:space="preserve">PEVuZE5vdGU+PENpdGU+PEF1dGhvcj5FbmdlbG1hcms8L0F1dGhvcj48WWVhcj4yMDA4PC9ZZWFy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FbmdlbG1hcms8L0F1dGhvcj48WWVhcj4yMDA4PC9ZZWFy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="00124111"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74)</w:t>
      </w:r>
      <w:r w:rsidR="00124111"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>;</w:t>
      </w:r>
      <w:r w:rsidR="00574530">
        <w:rPr>
          <w:rFonts w:ascii="Times New Roman" w:hAnsi="Times New Roman" w:cs="Times New Roman"/>
          <w:lang w:val="en-US"/>
        </w:rPr>
        <w:t xml:space="preserve"> </w:t>
      </w:r>
      <w:r w:rsidRPr="00C77578">
        <w:rPr>
          <w:rFonts w:ascii="Times New Roman" w:hAnsi="Times New Roman" w:cs="Times New Roman"/>
          <w:i/>
          <w:iCs/>
          <w:lang w:val="en-US"/>
        </w:rPr>
        <w:t>SOX30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Lb2xlbmRhPC9BdXRob3I+PFllYXI+MjAyMzwvWWVhcj48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Lb2xlbmRhPC9BdXRob3I+PFllYXI+MjAyMzwvWWVhcj48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75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  <w:lang w:val="en-US"/>
        </w:rPr>
        <w:t>;</w:t>
      </w:r>
      <w:r w:rsidR="00574530">
        <w:rPr>
          <w:rFonts w:ascii="Times New Roman" w:hAnsi="Times New Roman" w:cs="Times New Roman"/>
          <w:lang w:val="en-US"/>
        </w:rPr>
        <w:t xml:space="preserve"> </w:t>
      </w:r>
      <w:r w:rsidRPr="00C77578">
        <w:rPr>
          <w:rFonts w:ascii="Times New Roman" w:hAnsi="Times New Roman" w:cs="Times New Roman"/>
          <w:i/>
          <w:iCs/>
          <w:lang w:val="en-US"/>
        </w:rPr>
        <w:t>SSTR5-AS1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YdTwvQXV0aG9yPjxZZWFyPjIwMjA8L1llYXI+PFJlY051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YdTwvQXV0aG9yPjxZZWFyPjIwMjA8L1llYXI+PFJlY051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</w:fldData>
        </w:fldChar>
      </w:r>
      <w:r w:rsidR="00EE7713" w:rsidRPr="00EE771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76)</w:t>
      </w:r>
      <w:r w:rsidRPr="00C77578">
        <w:rPr>
          <w:rFonts w:ascii="Times New Roman" w:hAnsi="Times New Roman" w:cs="Times New Roman"/>
        </w:rPr>
        <w:fldChar w:fldCharType="end"/>
      </w:r>
    </w:p>
    <w:p w14:paraId="77206556" w14:textId="1FF694C1" w:rsidR="008D703A" w:rsidRPr="00065CFC" w:rsidRDefault="00124111">
      <w:pPr>
        <w:rPr>
          <w:rFonts w:ascii="Times New Roman" w:hAnsi="Times New Roman" w:cs="Times New Roman"/>
          <w:lang w:val="en-US"/>
        </w:rPr>
      </w:pPr>
      <w:r w:rsidRPr="00574530">
        <w:rPr>
          <w:rFonts w:ascii="Times New Roman" w:hAnsi="Times New Roman" w:cs="Times New Roman"/>
          <w:i/>
          <w:iCs/>
        </w:rPr>
        <w:t>TEK</w:t>
      </w:r>
      <w:r w:rsidR="008625E1" w:rsidRPr="00574530">
        <w:rPr>
          <w:rFonts w:ascii="Times New Roman" w:hAnsi="Times New Roman" w:cs="Times New Roman"/>
          <w:i/>
          <w:iCs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NYTwvQXV0aG9yPjxZZWFyPjIwMjI8L1llYXI+PFJlY051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==
</w:fldData>
        </w:fldChar>
      </w:r>
      <w:r w:rsidR="00EE7713" w:rsidRPr="00574530">
        <w:rPr>
          <w:rFonts w:ascii="Times New Roman" w:hAnsi="Times New Roman" w:cs="Times New Roman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NYTwvQXV0aG9yPjxZZWFyPjIwMjI8L1llYXI+PFJlY051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==
</w:fldData>
        </w:fldChar>
      </w:r>
      <w:r w:rsidR="00EE7713" w:rsidRPr="00574530">
        <w:rPr>
          <w:rFonts w:ascii="Times New Roman" w:hAnsi="Times New Roman" w:cs="Times New Roman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574530">
        <w:rPr>
          <w:rFonts w:ascii="Times New Roman" w:hAnsi="Times New Roman" w:cs="Times New Roman"/>
          <w:noProof/>
        </w:rPr>
        <w:t>(77)</w:t>
      </w:r>
      <w:r w:rsidRPr="00C77578">
        <w:rPr>
          <w:rFonts w:ascii="Times New Roman" w:hAnsi="Times New Roman" w:cs="Times New Roman"/>
        </w:rPr>
        <w:fldChar w:fldCharType="end"/>
      </w:r>
      <w:r w:rsidR="00574530" w:rsidRPr="00574530">
        <w:rPr>
          <w:rFonts w:ascii="Times New Roman" w:hAnsi="Times New Roman" w:cs="Times New Roman"/>
        </w:rPr>
        <w:t xml:space="preserve">; </w:t>
      </w:r>
      <w:r w:rsidR="008D703A" w:rsidRPr="00574530">
        <w:rPr>
          <w:rFonts w:ascii="Times New Roman" w:hAnsi="Times New Roman" w:cs="Times New Roman"/>
          <w:i/>
          <w:iCs/>
        </w:rPr>
        <w:t>TFAP2B</w:t>
      </w:r>
      <w:r w:rsidR="008625E1" w:rsidRPr="00574530">
        <w:rPr>
          <w:rFonts w:ascii="Times New Roman" w:hAnsi="Times New Roman" w:cs="Times New Roman"/>
          <w:i/>
          <w:iCs/>
        </w:rPr>
        <w:t xml:space="preserve"> </w:t>
      </w:r>
      <w:r w:rsidR="008D703A" w:rsidRPr="00C77578">
        <w:rPr>
          <w:rFonts w:ascii="Times New Roman" w:hAnsi="Times New Roman" w:cs="Times New Roman"/>
        </w:rPr>
        <w:fldChar w:fldCharType="begin">
          <w:fldData xml:space="preserve">PEVuZE5vdGU+PENpdGU+PEF1dGhvcj5CZWdlcjwvQXV0aG9yPjxZZWFyPjIwMDE8L1llYXI+PFJl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</w:fldData>
        </w:fldChar>
      </w:r>
      <w:r w:rsidR="00EE7713" w:rsidRPr="00574530">
        <w:rPr>
          <w:rFonts w:ascii="Times New Roman" w:hAnsi="Times New Roman" w:cs="Times New Roman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CZWdlcjwvQXV0aG9yPjxZZWFyPjIwMDE8L1llYXI+PFJl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</w:fldData>
        </w:fldChar>
      </w:r>
      <w:r w:rsidR="00EE7713" w:rsidRPr="00574530">
        <w:rPr>
          <w:rFonts w:ascii="Times New Roman" w:hAnsi="Times New Roman" w:cs="Times New Roman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="008D703A" w:rsidRPr="00C77578">
        <w:rPr>
          <w:rFonts w:ascii="Times New Roman" w:hAnsi="Times New Roman" w:cs="Times New Roman"/>
        </w:rPr>
        <w:fldChar w:fldCharType="separate"/>
      </w:r>
      <w:r w:rsidR="00EE7713" w:rsidRPr="00574530">
        <w:rPr>
          <w:rFonts w:ascii="Times New Roman" w:hAnsi="Times New Roman" w:cs="Times New Roman"/>
          <w:noProof/>
        </w:rPr>
        <w:t>(78)</w:t>
      </w:r>
      <w:r w:rsidR="008D703A"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</w:rPr>
        <w:t xml:space="preserve">; </w:t>
      </w:r>
      <w:r w:rsidRPr="00574530">
        <w:rPr>
          <w:rFonts w:ascii="Times New Roman" w:hAnsi="Times New Roman" w:cs="Times New Roman"/>
          <w:i/>
          <w:iCs/>
        </w:rPr>
        <w:t>TNFRSF25</w:t>
      </w:r>
      <w:r w:rsidR="008625E1" w:rsidRPr="00574530">
        <w:rPr>
          <w:rFonts w:ascii="Times New Roman" w:hAnsi="Times New Roman" w:cs="Times New Roman"/>
          <w:i/>
          <w:iCs/>
        </w:rPr>
        <w:t xml:space="preserve"> </w:t>
      </w:r>
      <w:r w:rsidRPr="00C77578">
        <w:rPr>
          <w:rFonts w:ascii="Times New Roman" w:hAnsi="Times New Roman" w:cs="Times New Roman"/>
        </w:rPr>
        <w:fldChar w:fldCharType="begin"/>
      </w:r>
      <w:r w:rsidR="00EE7713" w:rsidRPr="00574530">
        <w:rPr>
          <w:rFonts w:ascii="Times New Roman" w:hAnsi="Times New Roman" w:cs="Times New Roman"/>
        </w:rPr>
        <w:instrText xml:space="preserve"> ADDIN EN.CITE &lt;EndNote&gt;&lt;Cite&gt;&lt;Author&gt;Lang&lt;/Author&gt;&lt;Year&gt;2022&lt;/Year&gt;&lt;RecNum&gt;707&lt;/RecNum&gt;&lt;DisplayText&gt;(79)&lt;/DisplayText&gt;&lt;record&gt;&lt;rec-number&gt;707&lt;/rec-number&gt;&lt;foreign-keys&gt;&lt;key app="EN" db-id="wa9t59tr9axdpce9v04vtrdyv9rv9xzx29ff" timestamp="1735252882"&gt;707&lt;/key&gt;&lt;/foreign-keys&gt;&lt;ref-type name="Journal Article"&gt;17&lt;/ref-type&gt;&lt;contributors&gt;&lt;authors&gt;&lt;author&gt;Lang, X.&lt;/author&gt;&lt;author&gt;Huang, C.&lt;/author&gt;&lt;author&gt;Cui, H.&lt;/author&gt;&lt;/authors&gt;&lt;/contributors&gt;&lt;auth-address&gt;Department of Gynecology, First People&amp;apos;s Hospital of Linping District, Hangzhou, China.&lt;/auth-address&gt;&lt;titles&gt;&lt;title&gt;Prognosis Analysis and Validation of Fatty Acid Metabolism-Related lncRNAs and Tumor Immune Microenvironment in Cervical Cancer&lt;/title&gt;&lt;secondary-title&gt;J Immunol Res&lt;/secondary-title&gt;&lt;/titles&gt;&lt;periodical&gt;&lt;full-title&gt;J Immunol Res&lt;/full-title&gt;&lt;/periodical&gt;&lt;pages&gt;4954457&lt;/pages&gt;&lt;volume&gt;2022&lt;/volume&gt;&lt;edition&gt;20220728&lt;/edition&gt;&lt;keywords&gt;&lt;keyword&gt;B7 Antigens/metabolism&lt;/keyword&gt;&lt;keyword&gt;Biomarkers, Tumor/genetics/metabolism&lt;/keyword&gt;&lt;keyword&gt;Fatty Acids&lt;/keyword&gt;&lt;keyword&gt;Female&lt;/keyword&gt;&lt;keyword&gt;Gene Expression Profiling&lt;/keyword&gt;&lt;keyword&gt;Gene Expression Regulation, Neoplastic&lt;/keyword&gt;&lt;keyword&gt;Humans&lt;/keyword&gt;&lt;keyword&gt;Prognosis&lt;/keyword&gt;&lt;keyword&gt;*RNA, Long Noncoding/genetics/metabolism&lt;/keyword&gt;&lt;keyword&gt;Tumor Microenvironment/genetics&lt;/keyword&gt;&lt;keyword&gt;*Uterine Cervical Neoplasms/genetics&lt;/keyword&gt;&lt;/keywords&gt;&lt;dates&gt;&lt;year&gt;2022&lt;/year&gt;&lt;/dates&gt;&lt;isbn&gt;2314-7156 (Electronic)&amp;#xD;2314-8861 (Print)&amp;#xD;2314-7156 (Linking)&lt;/isbn&gt;&lt;accession-num&gt;35942212&lt;/accession-num&gt;&lt;urls&gt;&lt;related-urls&gt;&lt;url&gt;https://www.ncbi.nlm.nih.gov/pubmed/35942212&lt;/url&gt;&lt;/related-urls&gt;&lt;/urls&gt;&lt;custom1&gt;The authors declare that there is no conflict of interest regarding the publication of this article.&lt;/custom1&gt;&lt;custom2&gt;PMC9356243&lt;/custom2&gt;&lt;electronic-resource-num&gt;10.1155/2022/4954457&lt;/electronic-resource-num&gt;&lt;remote-database-name&gt;Medline&lt;/remote-database-name&gt;&lt;remote-database-provider&gt;NLM&lt;/remote-database-provider&gt;&lt;/record&gt;&lt;/Cite&gt;&lt;/EndNote&gt;</w:instrText>
      </w:r>
      <w:r w:rsidRPr="00C77578">
        <w:rPr>
          <w:rFonts w:ascii="Times New Roman" w:hAnsi="Times New Roman" w:cs="Times New Roman"/>
        </w:rPr>
        <w:fldChar w:fldCharType="separate"/>
      </w:r>
      <w:r w:rsidR="00EE7713" w:rsidRPr="00574530">
        <w:rPr>
          <w:rFonts w:ascii="Times New Roman" w:hAnsi="Times New Roman" w:cs="Times New Roman"/>
          <w:noProof/>
        </w:rPr>
        <w:t>(79)</w:t>
      </w:r>
      <w:r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</w:rPr>
        <w:t xml:space="preserve">; </w:t>
      </w:r>
      <w:r w:rsidR="00C77578" w:rsidRPr="00574530">
        <w:rPr>
          <w:rFonts w:ascii="Times New Roman" w:hAnsi="Times New Roman" w:cs="Times New Roman"/>
          <w:i/>
          <w:iCs/>
        </w:rPr>
        <w:t>TP53BP1</w:t>
      </w:r>
      <w:r w:rsidR="008625E1" w:rsidRPr="00574530">
        <w:rPr>
          <w:rFonts w:ascii="Times New Roman" w:hAnsi="Times New Roman" w:cs="Times New Roman"/>
          <w:i/>
          <w:iCs/>
        </w:rPr>
        <w:t xml:space="preserve"> </w:t>
      </w:r>
      <w:r w:rsidR="00C77578" w:rsidRPr="00C77578">
        <w:rPr>
          <w:rFonts w:ascii="Times New Roman" w:hAnsi="Times New Roman" w:cs="Times New Roman"/>
        </w:rPr>
        <w:fldChar w:fldCharType="begin">
          <w:fldData xml:space="preserve">PEVuZE5vdGU+PENpdGU+PEF1dGhvcj5LYXdhc2hpdGE8L0F1dGhvcj48WWVhcj4yMDIwPC9ZZWFy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=
</w:fldData>
        </w:fldChar>
      </w:r>
      <w:r w:rsidR="00EE7713" w:rsidRPr="00574530">
        <w:rPr>
          <w:rFonts w:ascii="Times New Roman" w:hAnsi="Times New Roman" w:cs="Times New Roman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LYXdhc2hpdGE8L0F1dGhvcj48WWVhcj4yMDIwPC9ZZWFy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=
</w:fldData>
        </w:fldChar>
      </w:r>
      <w:r w:rsidR="00EE7713" w:rsidRPr="00574530">
        <w:rPr>
          <w:rFonts w:ascii="Times New Roman" w:hAnsi="Times New Roman" w:cs="Times New Roman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="00C77578" w:rsidRPr="00C77578">
        <w:rPr>
          <w:rFonts w:ascii="Times New Roman" w:hAnsi="Times New Roman" w:cs="Times New Roman"/>
        </w:rPr>
        <w:fldChar w:fldCharType="separate"/>
      </w:r>
      <w:r w:rsidR="00EE7713" w:rsidRPr="00574530">
        <w:rPr>
          <w:rFonts w:ascii="Times New Roman" w:hAnsi="Times New Roman" w:cs="Times New Roman"/>
          <w:noProof/>
        </w:rPr>
        <w:t>(80)</w:t>
      </w:r>
      <w:r w:rsidR="00C77578"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</w:rPr>
        <w:t xml:space="preserve">; </w:t>
      </w:r>
      <w:r w:rsidR="00C77578" w:rsidRPr="00574530">
        <w:rPr>
          <w:rFonts w:ascii="Times New Roman" w:hAnsi="Times New Roman" w:cs="Times New Roman"/>
          <w:i/>
          <w:iCs/>
        </w:rPr>
        <w:t>TXNDC11</w:t>
      </w:r>
      <w:r w:rsidR="008625E1" w:rsidRPr="00574530">
        <w:rPr>
          <w:rFonts w:ascii="Times New Roman" w:hAnsi="Times New Roman" w:cs="Times New Roman"/>
          <w:i/>
          <w:iCs/>
        </w:rPr>
        <w:t xml:space="preserve"> </w:t>
      </w:r>
      <w:r w:rsidR="00C77578" w:rsidRPr="00C77578">
        <w:rPr>
          <w:rFonts w:ascii="Times New Roman" w:hAnsi="Times New Roman" w:cs="Times New Roman"/>
        </w:rPr>
        <w:fldChar w:fldCharType="begin"/>
      </w:r>
      <w:r w:rsidR="00EE7713" w:rsidRPr="00574530">
        <w:rPr>
          <w:rFonts w:ascii="Times New Roman" w:hAnsi="Times New Roman" w:cs="Times New Roman"/>
        </w:rPr>
        <w:instrText xml:space="preserve"> ADDIN EN.CITE &lt;EndNote&gt;&lt;Cite&gt;&lt;Author&gt;Zhang&lt;/Author&gt;&lt;Year&gt;2019&lt;/Year&gt;&lt;RecNum&gt;612&lt;/RecNum&gt;&lt;DisplayText&gt;(81)&lt;/DisplayText&gt;&lt;record&gt;&lt;rec-number&gt;612&lt;/rec-number&gt;&lt;foreign-keys&gt;&lt;key app="EN" db-id="wa9t59tr9axdpce9v04vtrdyv9rv9xzx29ff" timestamp="1727529615"&gt;612&lt;/key&gt;&lt;/foreign-keys&gt;&lt;ref-type name="Journal Article"&gt;17&lt;/ref-type&gt;&lt;contributors&gt;&lt;authors&gt;&lt;author&gt;Zhang, X.&lt;/author&gt;&lt;author&gt;Wang, Y.&lt;/author&gt;&lt;/authors&gt;&lt;/contributors&gt;&lt;auth-address&gt;Department of Gynecology, Changning Maternity and Infant Health Hospital, Shanghai 200051, P.R. China.&amp;#xD;Department of Gynecology, International Peace Maternity and Child Health Hospital, Shanghai Jiao Tong University, Shanghai 200030, P.R. China.&lt;/auth-address&gt;&lt;titles&gt;&lt;title&gt;Identification of hub genes and key pathways associated with the progression of gynecological cancer&lt;</w:instrText>
      </w:r>
      <w:r w:rsidR="00EE7713" w:rsidRPr="00EE7713">
        <w:rPr>
          <w:rFonts w:ascii="Times New Roman" w:hAnsi="Times New Roman" w:cs="Times New Roman"/>
          <w:lang w:val="en-US"/>
        </w:rPr>
        <w:instrText>/title&gt;&lt;secondary-title&gt;Oncol Lett&lt;/secondary-title&gt;&lt;/titles&gt;&lt;periodical&gt;&lt;full-title&gt;Oncol Lett&lt;/full-title&gt;&lt;/periodical&gt;&lt;pages&gt;6516-6524&lt;/pages&gt;&lt;volume&gt;18&lt;/volume&gt;&lt;number&gt;6&lt;/number&gt;&lt;edition&gt;20191018&lt;/edition&gt;&lt;keywords&gt;&lt;keyword&gt;biomarker&lt;/keyword&gt;&lt;keyword&gt;cervical squamous cell carcinoma and endocervical adenocarcinoma&lt;/keyword&gt;&lt;keyword&gt;ovarian serous cystadenocarcinoma&lt;/keyword&gt;&lt;keyword&gt;protein-protein interaction analysis&lt;/keyword&gt;&lt;keyword&gt;uterine corpus endometrial carcinoma&lt;/keyword&gt;&lt;/keywords&gt;&lt;dates&gt;&lt;year&gt;2019&lt;/year&gt;&lt;pub-dates&gt;&lt;date&gt;Dec&lt;/date&gt;&lt;/pub-dates&gt;&lt;/dates&gt;&lt;isbn&gt;1792-1074 (Print)&amp;#xD;1792-1082 (Electronic)&amp;#xD;1792-1074 (Linking)&lt;/isbn&gt;&lt;accession-num&gt;31788113&lt;/accession-num&gt;&lt;urls&gt;&lt;related-urls&gt;&lt;url&gt;https://www.ncbi.nlm.nih.gov/pubmed/31788113&lt;/url&gt;&lt;/related-urls&gt;&lt;/urls&gt;&lt;custom2&gt;PMC6865827&lt;/custom2&gt;&lt;electronic-resource-num&gt;10.3892/ol.2019.11004&lt;/electronic-resource-num&gt;&lt;remote-database-name&gt;PubMed-not-MEDLINE&lt;/remote-database-name&gt;&lt;remote-database-provider&gt;NLM&lt;/remote-database-provider&gt;&lt;/record&gt;&lt;/Cite&gt;&lt;/EndNote&gt;</w:instrText>
      </w:r>
      <w:r w:rsidR="00C77578"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81)</w:t>
      </w:r>
      <w:r w:rsidR="00C77578"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  <w:lang w:val="en-US"/>
        </w:rPr>
        <w:t xml:space="preserve">; </w:t>
      </w:r>
      <w:r w:rsidR="00C77578" w:rsidRPr="00C77578">
        <w:rPr>
          <w:rFonts w:ascii="Times New Roman" w:hAnsi="Times New Roman" w:cs="Times New Roman"/>
          <w:i/>
          <w:iCs/>
          <w:lang w:val="en-US"/>
        </w:rPr>
        <w:t>TYK2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C77578" w:rsidRPr="00C77578">
        <w:rPr>
          <w:rFonts w:ascii="Times New Roman" w:hAnsi="Times New Roman" w:cs="Times New Roman"/>
        </w:rPr>
        <w:fldChar w:fldCharType="begin">
          <w:fldData xml:space="preserve">PEVuZE5vdGU+PENpdGU+PEF1dGhvcj5YaW5nPC9BdXRob3I+PFllYXI+MjAyMjwvWWVhcj48UmVj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</w:fldData>
        </w:fldChar>
      </w:r>
      <w:r w:rsidR="00EE7713" w:rsidRPr="00065CFC">
        <w:rPr>
          <w:rFonts w:ascii="Times New Roman" w:hAnsi="Times New Roman" w:cs="Times New Roman"/>
          <w:lang w:val="en-US"/>
        </w:rPr>
        <w:instrText xml:space="preserve"> ADDIN EN.CITE </w:instrText>
      </w:r>
      <w:r w:rsidR="00EE7713">
        <w:rPr>
          <w:rFonts w:ascii="Times New Roman" w:hAnsi="Times New Roman" w:cs="Times New Roman"/>
        </w:rPr>
        <w:fldChar w:fldCharType="begin">
          <w:fldData xml:space="preserve">PEVuZE5vdGU+PENpdGU+PEF1dGhvcj5YaW5nPC9BdXRob3I+PFllYXI+MjAyMjwvWWVhcj48UmVj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</w:fldData>
        </w:fldChar>
      </w:r>
      <w:r w:rsidR="00EE7713" w:rsidRPr="00065CFC">
        <w:rPr>
          <w:rFonts w:ascii="Times New Roman" w:hAnsi="Times New Roman" w:cs="Times New Roman"/>
          <w:lang w:val="en-US"/>
        </w:rPr>
        <w:instrText xml:space="preserve"> ADDIN EN.CITE.DATA </w:instrText>
      </w:r>
      <w:r w:rsidR="00EE7713">
        <w:rPr>
          <w:rFonts w:ascii="Times New Roman" w:hAnsi="Times New Roman" w:cs="Times New Roman"/>
        </w:rPr>
      </w:r>
      <w:r w:rsidR="00EE7713">
        <w:rPr>
          <w:rFonts w:ascii="Times New Roman" w:hAnsi="Times New Roman" w:cs="Times New Roman"/>
        </w:rPr>
        <w:fldChar w:fldCharType="end"/>
      </w:r>
      <w:r w:rsidR="00C77578" w:rsidRPr="00C77578">
        <w:rPr>
          <w:rFonts w:ascii="Times New Roman" w:hAnsi="Times New Roman" w:cs="Times New Roman"/>
        </w:rPr>
        <w:fldChar w:fldCharType="separate"/>
      </w:r>
      <w:r w:rsidR="00EE7713" w:rsidRPr="00EE7713">
        <w:rPr>
          <w:rFonts w:ascii="Times New Roman" w:hAnsi="Times New Roman" w:cs="Times New Roman"/>
          <w:noProof/>
          <w:lang w:val="en-US"/>
        </w:rPr>
        <w:t>(82)</w:t>
      </w:r>
      <w:r w:rsidR="00C77578" w:rsidRPr="00C77578">
        <w:rPr>
          <w:rFonts w:ascii="Times New Roman" w:hAnsi="Times New Roman" w:cs="Times New Roman"/>
        </w:rPr>
        <w:fldChar w:fldCharType="end"/>
      </w:r>
    </w:p>
    <w:p w14:paraId="35F98975" w14:textId="047F98CA" w:rsidR="00C77578" w:rsidRDefault="00EE7713">
      <w:pPr>
        <w:rPr>
          <w:rFonts w:ascii="Times New Roman" w:hAnsi="Times New Roman" w:cs="Times New Roman"/>
        </w:rPr>
      </w:pPr>
      <w:r w:rsidRPr="00C77578">
        <w:rPr>
          <w:rFonts w:ascii="Times New Roman" w:hAnsi="Times New Roman" w:cs="Times New Roman"/>
          <w:i/>
          <w:iCs/>
          <w:lang w:val="en-US"/>
        </w:rPr>
        <w:t>U2AF1</w:t>
      </w:r>
      <w:r w:rsidR="008625E1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C77578">
        <w:rPr>
          <w:rFonts w:ascii="Times New Roman" w:hAnsi="Times New Roman" w:cs="Times New Roman"/>
        </w:rPr>
        <w:fldChar w:fldCharType="begin">
          <w:fldData xml:space="preserve">PEVuZE5vdGU+PENpdGU+PEF1dGhvcj5DYXZhbGNhbnRpPC9BdXRob3I+PFllYXI+MjAxNzwvWWVh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DYXZhbGNhbnRpPC9BdXRob3I+PFllYXI+MjAxNzwvWWVh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 w:rsidRPr="00C77578">
        <w:rPr>
          <w:rFonts w:ascii="Times New Roman" w:hAnsi="Times New Roman" w:cs="Times New Roman"/>
        </w:rPr>
        <w:fldChar w:fldCharType="separate"/>
      </w:r>
      <w:r w:rsidRPr="00EE7713">
        <w:rPr>
          <w:rFonts w:ascii="Times New Roman" w:hAnsi="Times New Roman" w:cs="Times New Roman"/>
          <w:noProof/>
          <w:lang w:val="en-US"/>
        </w:rPr>
        <w:t>(83)</w:t>
      </w:r>
      <w:r w:rsidRPr="00C77578">
        <w:rPr>
          <w:rFonts w:ascii="Times New Roman" w:hAnsi="Times New Roman" w:cs="Times New Roman"/>
        </w:rPr>
        <w:fldChar w:fldCharType="end"/>
      </w:r>
      <w:r w:rsidR="00574530">
        <w:rPr>
          <w:rFonts w:ascii="Times New Roman" w:hAnsi="Times New Roman" w:cs="Times New Roman"/>
        </w:rPr>
        <w:t xml:space="preserve">; </w:t>
      </w:r>
      <w:r w:rsidR="00C77578" w:rsidRPr="00065CFC">
        <w:rPr>
          <w:rFonts w:ascii="Times New Roman" w:hAnsi="Times New Roman" w:cs="Times New Roman"/>
          <w:i/>
          <w:iCs/>
        </w:rPr>
        <w:t>UBE2I</w:t>
      </w:r>
      <w:r w:rsidR="008625E1">
        <w:rPr>
          <w:rFonts w:ascii="Times New Roman" w:hAnsi="Times New Roman" w:cs="Times New Roman"/>
          <w:i/>
          <w:iCs/>
        </w:rPr>
        <w:t xml:space="preserve"> </w:t>
      </w:r>
      <w:r w:rsidR="00C77578" w:rsidRPr="00C77578">
        <w:rPr>
          <w:rFonts w:ascii="Times New Roman" w:hAnsi="Times New Roman" w:cs="Times New Roman"/>
        </w:rPr>
        <w:fldChar w:fldCharType="begin">
          <w:fldData xml:space="preserve">PEVuZE5vdGU+PENpdGU+PEF1dGhvcj5HdTwvQXV0aG9yPjxZZWFyPjIwMjM8L1llYXI+PFJlY051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HdTwvQXV0aG9yPjxZZWFyPjIwMjM8L1llYXI+PFJlY051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 w:rsidR="00C77578" w:rsidRPr="00C77578">
        <w:rPr>
          <w:rFonts w:ascii="Times New Roman" w:hAnsi="Times New Roman" w:cs="Times New Roman"/>
        </w:rPr>
        <w:fldChar w:fldCharType="separate"/>
      </w:r>
      <w:r w:rsidRPr="00065CFC">
        <w:rPr>
          <w:rFonts w:ascii="Times New Roman" w:hAnsi="Times New Roman" w:cs="Times New Roman"/>
          <w:noProof/>
        </w:rPr>
        <w:t>(84)</w:t>
      </w:r>
      <w:r w:rsidR="00C77578" w:rsidRPr="00C77578">
        <w:rPr>
          <w:rFonts w:ascii="Times New Roman" w:hAnsi="Times New Roman" w:cs="Times New Roman"/>
        </w:rPr>
        <w:fldChar w:fldCharType="end"/>
      </w:r>
      <w:r w:rsidR="00C77578" w:rsidRPr="00065CFC">
        <w:rPr>
          <w:rFonts w:ascii="Times New Roman" w:hAnsi="Times New Roman" w:cs="Times New Roman"/>
        </w:rPr>
        <w:t xml:space="preserve"> </w:t>
      </w:r>
    </w:p>
    <w:p w14:paraId="283B6DFF" w14:textId="77777777" w:rsidR="00065CFC" w:rsidRPr="00CA54B9" w:rsidRDefault="00065CFC">
      <w:pPr>
        <w:rPr>
          <w:rFonts w:ascii="Times New Roman" w:hAnsi="Times New Roman" w:cs="Times New Roman"/>
          <w:lang w:val="en-US"/>
        </w:rPr>
      </w:pPr>
    </w:p>
    <w:p w14:paraId="10575ACE" w14:textId="2051FD8A" w:rsidR="00C77578" w:rsidRPr="009A2AF7" w:rsidRDefault="00C77578" w:rsidP="007A1322">
      <w:pPr>
        <w:jc w:val="both"/>
        <w:rPr>
          <w:rFonts w:ascii="Times New Roman" w:hAnsi="Times New Roman" w:cs="Times New Roman"/>
          <w:b/>
          <w:bCs/>
          <w:lang w:val="en-US"/>
        </w:rPr>
      </w:pPr>
      <w:r w:rsidRPr="009A2AF7">
        <w:rPr>
          <w:rFonts w:ascii="Times New Roman" w:hAnsi="Times New Roman" w:cs="Times New Roman"/>
          <w:b/>
          <w:bCs/>
          <w:lang w:val="en-US"/>
        </w:rPr>
        <w:t>References</w:t>
      </w:r>
    </w:p>
    <w:p w14:paraId="1CFD4C35" w14:textId="77777777" w:rsidR="008625E1" w:rsidRPr="008625E1" w:rsidRDefault="00C77578" w:rsidP="007A1322">
      <w:pPr>
        <w:pStyle w:val="EndNoteBibliography"/>
        <w:spacing w:after="0"/>
        <w:ind w:left="720" w:hanging="720"/>
        <w:jc w:val="both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625E1" w:rsidRPr="008625E1">
        <w:t xml:space="preserve">1. Yuan M, Cheng J, Liu Y, et al. [screening and functional analysis of microrna expression in hpv16-positive squamous carcinoma of the cervix </w:t>
      </w:r>
      <w:r w:rsidR="008625E1" w:rsidRPr="008625E1">
        <w:rPr>
          <w:rFonts w:ascii="MS Gothic" w:eastAsia="MS Gothic" w:hAnsi="MS Gothic" w:cs="MS Gothic" w:hint="eastAsia"/>
        </w:rPr>
        <w:t> </w:t>
      </w:r>
      <w:r w:rsidR="008625E1" w:rsidRPr="008625E1">
        <w:t xml:space="preserve">in the uygur of southern xinjiang]. </w:t>
      </w:r>
      <w:r w:rsidR="008625E1" w:rsidRPr="008625E1">
        <w:rPr>
          <w:i/>
        </w:rPr>
        <w:t>Zhong Nan Da Xue Xue Bao Yi Xue Ban</w:t>
      </w:r>
      <w:r w:rsidR="008625E1" w:rsidRPr="008625E1">
        <w:t xml:space="preserve"> 2015;40:701-9.</w:t>
      </w:r>
    </w:p>
    <w:p w14:paraId="18F9B358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2. Psyrri A, Seiwert TY, Jimeno A. Molecular pathways in head and neck cancer: Egfr, pi3k, and more. </w:t>
      </w:r>
      <w:r w:rsidRPr="008625E1">
        <w:rPr>
          <w:i/>
        </w:rPr>
        <w:t>Am Soc Clin Oncol Educ Book</w:t>
      </w:r>
      <w:r w:rsidRPr="008625E1">
        <w:t xml:space="preserve"> 2013:246-55.</w:t>
      </w:r>
    </w:p>
    <w:p w14:paraId="6127D852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3. Chen A, Jing W, Qiu J, et al. Prediction of cervical cancer outcome by identifying and validating a nad+ metabolism-derived gene signature. </w:t>
      </w:r>
      <w:r w:rsidRPr="008625E1">
        <w:rPr>
          <w:i/>
        </w:rPr>
        <w:t>J Pers Med</w:t>
      </w:r>
      <w:r w:rsidRPr="008625E1">
        <w:t xml:space="preserve"> 2022;12.</w:t>
      </w:r>
    </w:p>
    <w:p w14:paraId="0CA5F9B8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lastRenderedPageBreak/>
        <w:t xml:space="preserve">4. Senchenko VN, Kisseljova NP, Ivanova TA, et al. Novel tumor suppressor candidates on chromosome 3 revealed by noti-microarrays in cervical cancer. </w:t>
      </w:r>
      <w:r w:rsidRPr="008625E1">
        <w:rPr>
          <w:i/>
        </w:rPr>
        <w:t>Epigenetics</w:t>
      </w:r>
      <w:r w:rsidRPr="008625E1">
        <w:t xml:space="preserve"> 2013;8:409-20.</w:t>
      </w:r>
    </w:p>
    <w:p w14:paraId="23F3BBAF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5. El-Zein M, Cheishvili D, Gotlieb W, et al. Genome-wide DNA methylation profiling identifies two novel genes in cervical neoplasia. </w:t>
      </w:r>
      <w:r w:rsidRPr="008625E1">
        <w:rPr>
          <w:i/>
        </w:rPr>
        <w:t>Int J Cancer</w:t>
      </w:r>
      <w:r w:rsidRPr="008625E1">
        <w:t xml:space="preserve"> 2020;147:1264-1274.</w:t>
      </w:r>
    </w:p>
    <w:p w14:paraId="2C7AA629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6. Li W, Lei W, Chao X, et al. Genomic alterations caused by hpv integration in a cohort of chinese endocervical adenocarcinomas. </w:t>
      </w:r>
      <w:r w:rsidRPr="008625E1">
        <w:rPr>
          <w:i/>
        </w:rPr>
        <w:t>Cancer Gene Ther</w:t>
      </w:r>
      <w:r w:rsidRPr="008625E1">
        <w:t xml:space="preserve"> 2021;28:1353-1364.</w:t>
      </w:r>
    </w:p>
    <w:p w14:paraId="1478672A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7. Jeannot E, Harle A, Holmes A, et al. Nuclear factor i x is a recurrent target for hpv16 insertions in anal carcinomas. </w:t>
      </w:r>
      <w:r w:rsidRPr="008625E1">
        <w:rPr>
          <w:i/>
        </w:rPr>
        <w:t>Genes Chromosomes Cancer</w:t>
      </w:r>
      <w:r w:rsidRPr="008625E1">
        <w:t xml:space="preserve"> 2018;57:638-644.</w:t>
      </w:r>
    </w:p>
    <w:p w14:paraId="2431C88C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8. Cancer Genome Atlas Research N, Albert Einstein College of M, Analytical Biological S, et al. Integrated genomic and molecular characterization of cervical cancer. </w:t>
      </w:r>
      <w:r w:rsidRPr="008625E1">
        <w:rPr>
          <w:i/>
        </w:rPr>
        <w:t>Nature</w:t>
      </w:r>
      <w:r w:rsidRPr="008625E1">
        <w:t xml:space="preserve"> 2017;543:378-384.</w:t>
      </w:r>
    </w:p>
    <w:p w14:paraId="2C0E96AC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9. Heber N, Kuhn BJ, Strobel TD, et al. The impact of cycling hypoxia on the phenotype of hpv-positive cervical cancer cells. </w:t>
      </w:r>
      <w:r w:rsidRPr="008625E1">
        <w:rPr>
          <w:i/>
        </w:rPr>
        <w:t>J Med Virol</w:t>
      </w:r>
      <w:r w:rsidRPr="008625E1">
        <w:t xml:space="preserve"> 2023;95:e29280.</w:t>
      </w:r>
    </w:p>
    <w:p w14:paraId="7904F3FA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10. Prates J, Franco-Salla GB, Dinarte Dos Santos AR, et al. Anxa1ac(2)(-)(2)(6) peptide reduces id1 expression in cervical carcinoma cultures. </w:t>
      </w:r>
      <w:r w:rsidRPr="008625E1">
        <w:rPr>
          <w:i/>
        </w:rPr>
        <w:t>Gene</w:t>
      </w:r>
      <w:r w:rsidRPr="008625E1">
        <w:t xml:space="preserve"> 2015;570:248-54.</w:t>
      </w:r>
    </w:p>
    <w:p w14:paraId="55DB40A5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11. Raina R, Afroze N, Kedhari Sundaram M, et al. Chrysin inhibits propagation of hela cells by attenuating cell survival and inducing apoptotic pathways. </w:t>
      </w:r>
      <w:r w:rsidRPr="008625E1">
        <w:rPr>
          <w:i/>
        </w:rPr>
        <w:t>Eur Rev Med Pharmacol Sci</w:t>
      </w:r>
      <w:r w:rsidRPr="008625E1">
        <w:t xml:space="preserve"> 2021;25:2206-2220.</w:t>
      </w:r>
    </w:p>
    <w:p w14:paraId="713D7397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12. Duan X, Ye D, Yuan J, et al. Col5a1 overexpression correlates with poor prognosis in human cervical cancer. </w:t>
      </w:r>
      <w:r w:rsidRPr="008625E1">
        <w:rPr>
          <w:i/>
        </w:rPr>
        <w:t>Int J Biol Markers</w:t>
      </w:r>
      <w:r w:rsidRPr="008625E1">
        <w:t xml:space="preserve"> 2024;39:265-273.</w:t>
      </w:r>
    </w:p>
    <w:p w14:paraId="53FBC568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13. Ganguly P, Ganguly N. Transcriptomic analyses of genes differentially expressed by high-risk and low-risk human papilloma virus e6 oncoproteins. </w:t>
      </w:r>
      <w:r w:rsidRPr="008625E1">
        <w:rPr>
          <w:i/>
        </w:rPr>
        <w:t>Virusdisease</w:t>
      </w:r>
      <w:r w:rsidRPr="008625E1">
        <w:t xml:space="preserve"> 2015;26:105-16.</w:t>
      </w:r>
    </w:p>
    <w:p w14:paraId="5A3F5FF7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14. Naru J, Aggarwal R, Mohanty AK, et al. Identification of differentially expressed proteins in retinoblastoma tumors using mass spectrometry-based comparative proteomic approach. </w:t>
      </w:r>
      <w:r w:rsidRPr="008625E1">
        <w:rPr>
          <w:i/>
        </w:rPr>
        <w:t>J Proteomics</w:t>
      </w:r>
      <w:r w:rsidRPr="008625E1">
        <w:t xml:space="preserve"> 2017;159:77-91.</w:t>
      </w:r>
    </w:p>
    <w:p w14:paraId="237EE609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15. Wozniak B, Mila-Kierzenkowska C, Wozniak A, et al. The effect of combined therapy on activity of cathepsin d and alpha-1-antitrypsin in the blood serum of women with cervical cancer. </w:t>
      </w:r>
      <w:r w:rsidRPr="008625E1">
        <w:rPr>
          <w:i/>
        </w:rPr>
        <w:t>Eur J Gynaecol Oncol</w:t>
      </w:r>
      <w:r w:rsidRPr="008625E1">
        <w:t xml:space="preserve"> 2008;29:617-9.</w:t>
      </w:r>
    </w:p>
    <w:p w14:paraId="6DB13177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>16. Li Y, Song X, Liu L, et al. Nuak2 silencing inhibits the proliferation, migration and epithelial</w:t>
      </w:r>
      <w:r w:rsidRPr="008625E1">
        <w:rPr>
          <w:rFonts w:ascii="Cambria Math" w:hAnsi="Cambria Math" w:cs="Cambria Math"/>
        </w:rPr>
        <w:t>‑</w:t>
      </w:r>
      <w:r w:rsidRPr="008625E1">
        <w:t>to</w:t>
      </w:r>
      <w:r w:rsidRPr="008625E1">
        <w:rPr>
          <w:rFonts w:ascii="Cambria Math" w:hAnsi="Cambria Math" w:cs="Cambria Math"/>
        </w:rPr>
        <w:t>‑</w:t>
      </w:r>
      <w:r w:rsidRPr="008625E1">
        <w:t xml:space="preserve">mesenchymal transition of cervical cancer cells via upregulating cyfip2. </w:t>
      </w:r>
      <w:r w:rsidRPr="008625E1">
        <w:rPr>
          <w:i/>
        </w:rPr>
        <w:t>Mol Med Rep</w:t>
      </w:r>
      <w:r w:rsidRPr="008625E1">
        <w:t xml:space="preserve"> 2021;24.</w:t>
      </w:r>
    </w:p>
    <w:p w14:paraId="05A37776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17. Mei J, Pan L, Huang M, et al. Ddost is associated with tumor immunosuppressive microenvironment in cervical cancer. </w:t>
      </w:r>
      <w:r w:rsidRPr="008625E1">
        <w:rPr>
          <w:i/>
        </w:rPr>
        <w:t>Discov Oncol</w:t>
      </w:r>
      <w:r w:rsidRPr="008625E1">
        <w:t xml:space="preserve"> 2024;15:69.</w:t>
      </w:r>
    </w:p>
    <w:p w14:paraId="2F05AE85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18. Hu Z, Zhu D, Wang W, et al. Genome-wide profiling of hpv integration in cervical cancer identifies clustered genomic hot spots and a potential microhomology-mediated integration mechanism. </w:t>
      </w:r>
      <w:r w:rsidRPr="008625E1">
        <w:rPr>
          <w:i/>
        </w:rPr>
        <w:t>Nat Genet</w:t>
      </w:r>
      <w:r w:rsidRPr="008625E1">
        <w:t xml:space="preserve"> 2015;47:158-63.</w:t>
      </w:r>
    </w:p>
    <w:p w14:paraId="4765AA7A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19. Femi OF. Genetic alterations and pik3ca gene mutations and amplifications analysis in cervical cancer by racial groups in the united states. </w:t>
      </w:r>
      <w:r w:rsidRPr="008625E1">
        <w:rPr>
          <w:i/>
        </w:rPr>
        <w:t>Int J Health Sci (Qassim)</w:t>
      </w:r>
      <w:r w:rsidRPr="008625E1">
        <w:t xml:space="preserve"> 2018;12:28-32.</w:t>
      </w:r>
    </w:p>
    <w:p w14:paraId="72B99207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20. Dutta P, Basu M, Roy A, et al. High nuclear expression of dnmt1 in correlation with inactivation of tet1 portray worst prognosis among the cervical carcinoma patients: Clinical implications. </w:t>
      </w:r>
      <w:r w:rsidRPr="008625E1">
        <w:rPr>
          <w:i/>
        </w:rPr>
        <w:t>J Mol Histol</w:t>
      </w:r>
      <w:r w:rsidRPr="008625E1">
        <w:t xml:space="preserve"> 2023;54:89-102.</w:t>
      </w:r>
    </w:p>
    <w:p w14:paraId="03593F73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21. Gokul G, Ramakrishna G, Khosla S. Reprogramming of hela cells upon dnmt3l overexpression mimics carcinogenesis. </w:t>
      </w:r>
      <w:r w:rsidRPr="008625E1">
        <w:rPr>
          <w:i/>
        </w:rPr>
        <w:t>Epigenetics</w:t>
      </w:r>
      <w:r w:rsidRPr="008625E1">
        <w:t xml:space="preserve"> 2009;4:322-9.</w:t>
      </w:r>
    </w:p>
    <w:p w14:paraId="54908D67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lastRenderedPageBreak/>
        <w:t xml:space="preserve">22. Ruiz-Lafuente N, Minguela A, Muro M, et al. The roles of cdc42 and rac1 in the formation of plasma membrane protrusions in cancer epithelial hela cells. </w:t>
      </w:r>
      <w:r w:rsidRPr="008625E1">
        <w:rPr>
          <w:i/>
        </w:rPr>
        <w:t>Mol Biol Rep</w:t>
      </w:r>
      <w:r w:rsidRPr="008625E1">
        <w:t xml:space="preserve"> 2021;48:4285-4294.</w:t>
      </w:r>
    </w:p>
    <w:p w14:paraId="72BD8810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23. Obermayr E, Sanchez-Cabo F, Tea MK, et al. Assessment of a six gene panel for the molecular detection of circulating tumor cells in the blood of female cancer patients. </w:t>
      </w:r>
      <w:r w:rsidRPr="008625E1">
        <w:rPr>
          <w:i/>
        </w:rPr>
        <w:t>BMC Cancer</w:t>
      </w:r>
      <w:r w:rsidRPr="008625E1">
        <w:t xml:space="preserve"> 2010;10:666.</w:t>
      </w:r>
    </w:p>
    <w:p w14:paraId="332F9627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24. Dai G, Ou J, Wu B. A predictive study of metabolism reprogramming in cervical carcinoma. </w:t>
      </w:r>
      <w:r w:rsidRPr="008625E1">
        <w:rPr>
          <w:i/>
        </w:rPr>
        <w:t>Ann Transl Med</w:t>
      </w:r>
      <w:r w:rsidRPr="008625E1">
        <w:t xml:space="preserve"> 2022;10:414.</w:t>
      </w:r>
    </w:p>
    <w:p w14:paraId="25938C48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25. Kori M, Yalcin Arga K. Potential biomarkers and therapeutic targets in cervical cancer: Insights from the meta-analysis of transcriptomics data within network biomedicine perspective. </w:t>
      </w:r>
      <w:r w:rsidRPr="008625E1">
        <w:rPr>
          <w:i/>
        </w:rPr>
        <w:t>PLoS One</w:t>
      </w:r>
      <w:r w:rsidRPr="008625E1">
        <w:t xml:space="preserve"> 2018;13:e0200717.</w:t>
      </w:r>
    </w:p>
    <w:p w14:paraId="06774F26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26. Yu H, Wang H, Qie A, et al. Fgf13 enhances resistance to platinum drugs by regulating hctr1 and atp7a via a microtubule-stabilizing effect. </w:t>
      </w:r>
      <w:r w:rsidRPr="008625E1">
        <w:rPr>
          <w:i/>
        </w:rPr>
        <w:t>Cancer Sci</w:t>
      </w:r>
      <w:r w:rsidRPr="008625E1">
        <w:t xml:space="preserve"> 2021;112:4655-4668.</w:t>
      </w:r>
    </w:p>
    <w:p w14:paraId="164738AA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27. Cui H, Ma R, Hu T, et al. Bioinformatics analysis highlights five differentially expressed genes as prognostic biomarkers of cervical cancer and novel option for anticancer treatment. </w:t>
      </w:r>
      <w:r w:rsidRPr="008625E1">
        <w:rPr>
          <w:i/>
        </w:rPr>
        <w:t>Front Cell Infect Microbiol</w:t>
      </w:r>
      <w:r w:rsidRPr="008625E1">
        <w:t xml:space="preserve"> 2022;12:926348.</w:t>
      </w:r>
    </w:p>
    <w:p w14:paraId="5744F046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28. Senchenko V, Liu J, Braga E, et al. Deletion mapping using quantitative real-time pcr identifies two distinct 3p21.3 regions affected in most cervical carcinomas. </w:t>
      </w:r>
      <w:r w:rsidRPr="008625E1">
        <w:rPr>
          <w:i/>
        </w:rPr>
        <w:t>Oncogene</w:t>
      </w:r>
      <w:r w:rsidRPr="008625E1">
        <w:t xml:space="preserve"> 2003;22:2984-92.</w:t>
      </w:r>
    </w:p>
    <w:p w14:paraId="634239F2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29. Ge X, Gu Y, Li D, et al. Knockdown of lncrna pcat1 enhances radiosensitivity of cervical cancer by regulating mir-128/golm1 axis. </w:t>
      </w:r>
      <w:r w:rsidRPr="008625E1">
        <w:rPr>
          <w:i/>
        </w:rPr>
        <w:t>Onco Targets Ther</w:t>
      </w:r>
      <w:r w:rsidRPr="008625E1">
        <w:t xml:space="preserve"> 2020;13:10373-10385.</w:t>
      </w:r>
    </w:p>
    <w:p w14:paraId="72891F51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30. Cai L, Hu C, Yu S, et al. Identification and validation of a six-gene signature associated with glycolysis to predict the prognosis of patients with cervical cancer. </w:t>
      </w:r>
      <w:r w:rsidRPr="008625E1">
        <w:rPr>
          <w:i/>
        </w:rPr>
        <w:t>BMC Cancer</w:t>
      </w:r>
      <w:r w:rsidRPr="008625E1">
        <w:t xml:space="preserve"> 2020;20:1133.</w:t>
      </w:r>
    </w:p>
    <w:p w14:paraId="6038E47F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31. Zou C, Lyu Y, Jiang J, et al. Use of peripheral blood transcriptomic biomarkers to distinguish high-grade cervical squamous intraepithelial lesions from low-grade lesions. </w:t>
      </w:r>
      <w:r w:rsidRPr="008625E1">
        <w:rPr>
          <w:i/>
        </w:rPr>
        <w:t>Oncol Lett</w:t>
      </w:r>
      <w:r w:rsidRPr="008625E1">
        <w:t xml:space="preserve"> 2020;20:2280-2290.</w:t>
      </w:r>
    </w:p>
    <w:p w14:paraId="20F9175D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32. Zhong Q, Lu M, Yuan W, et al. Eight-lncrna signature of cervical cancer were identified by integrating DNA methylation, copy number variation and transcriptome data. </w:t>
      </w:r>
      <w:r w:rsidRPr="008625E1">
        <w:rPr>
          <w:i/>
        </w:rPr>
        <w:t>J Transl Med</w:t>
      </w:r>
      <w:r w:rsidRPr="008625E1">
        <w:t xml:space="preserve"> 2021;19:58.</w:t>
      </w:r>
    </w:p>
    <w:p w14:paraId="5FD6A4B6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33. Katoh M, Katoh M. Identification and characterization of human hes2, hes3, and hes5 genes in silico. </w:t>
      </w:r>
      <w:r w:rsidRPr="008625E1">
        <w:rPr>
          <w:i/>
        </w:rPr>
        <w:t>Int J Oncol</w:t>
      </w:r>
      <w:r w:rsidRPr="008625E1">
        <w:t xml:space="preserve"> 2004;25:529-34.</w:t>
      </w:r>
    </w:p>
    <w:p w14:paraId="25F09D4E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34. Marques RM, Focchi GR, Theodoro TR, et al. The immunoexpression of heparanase 2 in normal epithelium, intraepithelial, and invasive squamous neoplasia of the cervix. </w:t>
      </w:r>
      <w:r w:rsidRPr="008625E1">
        <w:rPr>
          <w:i/>
        </w:rPr>
        <w:t>J Low Genit Tract Dis</w:t>
      </w:r>
      <w:r w:rsidRPr="008625E1">
        <w:t xml:space="preserve"> 2012;16:256-62.</w:t>
      </w:r>
    </w:p>
    <w:p w14:paraId="0C3ECAA0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35. Song L, Gao Y, Wang Z, et al. Clinical changes in serum intercellular adhesion molecule 1 in cervical cancer patients receiving radiotherapy. </w:t>
      </w:r>
      <w:r w:rsidRPr="008625E1">
        <w:rPr>
          <w:i/>
        </w:rPr>
        <w:t>Jpn J Radiol</w:t>
      </w:r>
      <w:r w:rsidRPr="008625E1">
        <w:t xml:space="preserve"> 2024.</w:t>
      </w:r>
    </w:p>
    <w:p w14:paraId="196503AB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36. Ahn KC, Choi JY, Kim JS, et al. Icam-3 endows anticancer drug resistance against microtubule-damaging agents via activation of the icam-3-akt/erk-creb-2 pathway and blockage of apoptosis. </w:t>
      </w:r>
      <w:r w:rsidRPr="008625E1">
        <w:rPr>
          <w:i/>
        </w:rPr>
        <w:t>Biochem Biophys Res Commun</w:t>
      </w:r>
      <w:r w:rsidRPr="008625E1">
        <w:t xml:space="preserve"> 2013;441:507-13.</w:t>
      </w:r>
    </w:p>
    <w:p w14:paraId="6BA04B33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37. Maruya SI, Myers JN, Weber RS, et al. Icam-5 (telencephalin) gene expression in head and neck squamous carcinoma tumorigenesis and perineural invasion! </w:t>
      </w:r>
      <w:r w:rsidRPr="008625E1">
        <w:rPr>
          <w:i/>
        </w:rPr>
        <w:t>Oral Oncol</w:t>
      </w:r>
      <w:r w:rsidRPr="008625E1">
        <w:t xml:space="preserve"> 2005;41:580-8.</w:t>
      </w:r>
    </w:p>
    <w:p w14:paraId="32A6B26B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38. Li Y, Gao X, Yang C, et al. Circrna hsa_circ_0018289 exerts an oncogenic role in cervical cancer progression through mir-1294/icmt axis. </w:t>
      </w:r>
      <w:r w:rsidRPr="008625E1">
        <w:rPr>
          <w:i/>
        </w:rPr>
        <w:t>J Clin Lab Anal</w:t>
      </w:r>
      <w:r w:rsidRPr="008625E1">
        <w:t xml:space="preserve"> 2022;36:e24348.</w:t>
      </w:r>
    </w:p>
    <w:p w14:paraId="0F2A9C7A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lastRenderedPageBreak/>
        <w:t xml:space="preserve">39. Guzman VB, Silva ID, Brenna SM, et al. High levels of granzyme b expression in invasive cervical carcinoma correlates to poor response to treatment. </w:t>
      </w:r>
      <w:r w:rsidRPr="008625E1">
        <w:rPr>
          <w:i/>
        </w:rPr>
        <w:t>Cancer Invest</w:t>
      </w:r>
      <w:r w:rsidRPr="008625E1">
        <w:t xml:space="preserve"> 2008;26:499-503.</w:t>
      </w:r>
    </w:p>
    <w:p w14:paraId="51E73C6B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40. Gronhoj C, Jensen DH, Agander T, et al. Deep sequencing of human papillomavirus positive loco-regionally advanced oropharyngeal squamous cell carcinomas reveals novel mutational signature. </w:t>
      </w:r>
      <w:r w:rsidRPr="008625E1">
        <w:rPr>
          <w:i/>
        </w:rPr>
        <w:t>BMC Cancer</w:t>
      </w:r>
      <w:r w:rsidRPr="008625E1">
        <w:t xml:space="preserve"> 2018;18:640.</w:t>
      </w:r>
    </w:p>
    <w:p w14:paraId="45A8D6A4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41. Zhai Y, Liu Y, Wang Z, et al. Long non-coding rna linc00313 accelerates cervical carcinoma progression by mir-4677-3p/cdk6 axis. </w:t>
      </w:r>
      <w:r w:rsidRPr="008625E1">
        <w:rPr>
          <w:i/>
        </w:rPr>
        <w:t>Onco Targets Ther</w:t>
      </w:r>
      <w:r w:rsidRPr="008625E1">
        <w:t xml:space="preserve"> 2021;14:2213-2226.</w:t>
      </w:r>
    </w:p>
    <w:p w14:paraId="114CD04D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42. Ma Z, Cai Y, Zhang L, et al. Linc00319 promotes cervical cancer progression via targeting mir-147a/igf1r pathway. </w:t>
      </w:r>
      <w:r w:rsidRPr="008625E1">
        <w:rPr>
          <w:i/>
        </w:rPr>
        <w:t>Cancer Biother Radiopharm</w:t>
      </w:r>
      <w:r w:rsidRPr="008625E1">
        <w:t xml:space="preserve"> 2020.</w:t>
      </w:r>
    </w:p>
    <w:p w14:paraId="253F7096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>43. Liu H, Zhang L, Ding X, et al. Linc00861 inhibits the progression of cervical cancer&amp;nbsp;cells by functioning as a cerna for mir</w:t>
      </w:r>
      <w:r w:rsidRPr="008625E1">
        <w:rPr>
          <w:rFonts w:ascii="Cambria Math" w:hAnsi="Cambria Math" w:cs="Cambria Math"/>
        </w:rPr>
        <w:t>‑</w:t>
      </w:r>
      <w:r w:rsidRPr="008625E1">
        <w:t>513b</w:t>
      </w:r>
      <w:r w:rsidRPr="008625E1">
        <w:rPr>
          <w:rFonts w:ascii="Cambria Math" w:hAnsi="Cambria Math" w:cs="Cambria Math"/>
        </w:rPr>
        <w:t>‑</w:t>
      </w:r>
      <w:r w:rsidRPr="008625E1">
        <w:t xml:space="preserve">5p and&amp;nbsp;regulating the pten/akt/mtor signaling pathway. </w:t>
      </w:r>
      <w:r w:rsidRPr="008625E1">
        <w:rPr>
          <w:i/>
        </w:rPr>
        <w:t>Mol Med Rep</w:t>
      </w:r>
      <w:r w:rsidRPr="008625E1">
        <w:t xml:space="preserve"> 2021;23.</w:t>
      </w:r>
    </w:p>
    <w:p w14:paraId="55FDAF8E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44. Liu L, Ren M, Han S, et al. Expression level and clinical significance of low-density lipoprotein receptor-related protein 1b gene in cervical squamous cell carcinoma. </w:t>
      </w:r>
      <w:r w:rsidRPr="008625E1">
        <w:rPr>
          <w:i/>
        </w:rPr>
        <w:t>Int J Clin Exp Pathol</w:t>
      </w:r>
      <w:r w:rsidRPr="008625E1">
        <w:t xml:space="preserve"> 2018;11:1701-1706.</w:t>
      </w:r>
    </w:p>
    <w:p w14:paraId="5B9046AF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45. Wang X, Jin Y, Xu L, et al. Integrating single-cell rna-seq and bulk rna-seq to construct a novel gammadeltat cell-related prognostic signature for human papillomavirus-infected cervical cancer. </w:t>
      </w:r>
      <w:r w:rsidRPr="008625E1">
        <w:rPr>
          <w:i/>
        </w:rPr>
        <w:t>Cancer Control</w:t>
      </w:r>
      <w:r w:rsidRPr="008625E1">
        <w:t xml:space="preserve"> 2024;31:10732748241274228.</w:t>
      </w:r>
    </w:p>
    <w:p w14:paraId="51421D25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46. Park H, Park SB. Label-free target identification reveals oxidative DNA damage as the mechanism of a selective cytotoxic agent. </w:t>
      </w:r>
      <w:r w:rsidRPr="008625E1">
        <w:rPr>
          <w:i/>
        </w:rPr>
        <w:t>Chem Sci</w:t>
      </w:r>
      <w:r w:rsidRPr="008625E1">
        <w:t xml:space="preserve"> 2019;10:3449-3458.</w:t>
      </w:r>
    </w:p>
    <w:p w14:paraId="6005F0BF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47. Mai L, Yi F, Gou X, et al. The overexpression of mcph1 inhibits cell growth through regulating cell cycle-related proteins and activating cytochrome c-caspase 3 signaling in cervical cancer. </w:t>
      </w:r>
      <w:r w:rsidRPr="008625E1">
        <w:rPr>
          <w:i/>
        </w:rPr>
        <w:t>Mol Cell Biochem</w:t>
      </w:r>
      <w:r w:rsidRPr="008625E1">
        <w:t xml:space="preserve"> 2014;392:95-107.</w:t>
      </w:r>
    </w:p>
    <w:p w14:paraId="7C3A3698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48. Wang C, Bai R, Liu Y, et al. Multi-region sequencing depicts intratumor heterogeneity and clonal evolution in cervical cancer. </w:t>
      </w:r>
      <w:r w:rsidRPr="008625E1">
        <w:rPr>
          <w:i/>
        </w:rPr>
        <w:t>Med Oncol</w:t>
      </w:r>
      <w:r w:rsidRPr="008625E1">
        <w:t xml:space="preserve"> 2023;40:78.</w:t>
      </w:r>
    </w:p>
    <w:p w14:paraId="69B85D23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49. Honegger A, Schilling D, Bastian S, et al. Dependence of intracellular and exosomal micrornas on viral e6/e7 oncogene expression in hpv-positive tumor cells. </w:t>
      </w:r>
      <w:r w:rsidRPr="008625E1">
        <w:rPr>
          <w:i/>
        </w:rPr>
        <w:t>PLoS Pathog</w:t>
      </w:r>
      <w:r w:rsidRPr="008625E1">
        <w:t xml:space="preserve"> 2015;11:e1004712.</w:t>
      </w:r>
    </w:p>
    <w:p w14:paraId="0FE17B51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50. Zhang L, Lai Y, Sun Y, et al. Hpv16 e6 regulates the proliferation, invasion, and apoptosis of cervical cancer cells by downregulating mir-504. </w:t>
      </w:r>
      <w:r w:rsidRPr="008625E1">
        <w:rPr>
          <w:i/>
        </w:rPr>
        <w:t>Transl Cancer Res</w:t>
      </w:r>
      <w:r w:rsidRPr="008625E1">
        <w:t xml:space="preserve"> 2020;9:7588-7595.</w:t>
      </w:r>
    </w:p>
    <w:p w14:paraId="1D1B8CE3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51. Zou X, Zhu C, Zhang L, et al. Microrna-708 suppresses cell proliferation and enhances chemosensitivity of cervical cancer cells to cddp by negatively targeting timeless. </w:t>
      </w:r>
      <w:r w:rsidRPr="008625E1">
        <w:rPr>
          <w:i/>
        </w:rPr>
        <w:t>Onco Targets Ther</w:t>
      </w:r>
      <w:r w:rsidRPr="008625E1">
        <w:t xml:space="preserve"> 2020;13:225-235.</w:t>
      </w:r>
    </w:p>
    <w:p w14:paraId="0EE31B24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52. Sharma S, Hussain S, Soni K, et al. Novel microrna signatures in hpv-mediated cervical carcinogenesis in indian women. </w:t>
      </w:r>
      <w:r w:rsidRPr="008625E1">
        <w:rPr>
          <w:i/>
        </w:rPr>
        <w:t>Tumour Biol</w:t>
      </w:r>
      <w:r w:rsidRPr="008625E1">
        <w:t xml:space="preserve"> 2016;37:4585-95.</w:t>
      </w:r>
    </w:p>
    <w:p w14:paraId="058B156F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53. Halle MK, Sundaresan A, Zhang J, et al. Genomic alterations associated with mutational signatures, DNA damage repair and chromatin remodeling pathways in cervical carcinoma. </w:t>
      </w:r>
      <w:r w:rsidRPr="008625E1">
        <w:rPr>
          <w:i/>
        </w:rPr>
        <w:t>NPJ Genom Med</w:t>
      </w:r>
      <w:r w:rsidRPr="008625E1">
        <w:t xml:space="preserve"> 2021;6:82.</w:t>
      </w:r>
    </w:p>
    <w:p w14:paraId="25280419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54. Yu T, Wu F, Jia Y, et al. Rna n(6)-methyladenosine modification mediates downregulation of nr4a1 to facilitate malignancy of cervical cancer. </w:t>
      </w:r>
      <w:r w:rsidRPr="008625E1">
        <w:rPr>
          <w:i/>
        </w:rPr>
        <w:t>Cell Biosci</w:t>
      </w:r>
      <w:r w:rsidRPr="008625E1">
        <w:t xml:space="preserve"> 2022;12:207.</w:t>
      </w:r>
    </w:p>
    <w:p w14:paraId="677E8573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55. De Marco F, Bucaj E, Foppoli C, et al. Oxidative stress in hpv-driven viral carcinogenesis: Redox proteomics analysis of hpv-16 dysplastic and neoplastic tissues. </w:t>
      </w:r>
      <w:r w:rsidRPr="008625E1">
        <w:rPr>
          <w:i/>
        </w:rPr>
        <w:t>PLoS One</w:t>
      </w:r>
      <w:r w:rsidRPr="008625E1">
        <w:t xml:space="preserve"> 2012;7:e34366.</w:t>
      </w:r>
    </w:p>
    <w:p w14:paraId="540A924D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lastRenderedPageBreak/>
        <w:t xml:space="preserve">56. Yang L, Li J, Zang G, et al. Pin1/yap pathway mediates matrix stiffness-induced epithelial-mesenchymal transition driving cervical cancer metastasis via a non-hippo mechanism. </w:t>
      </w:r>
      <w:r w:rsidRPr="008625E1">
        <w:rPr>
          <w:i/>
        </w:rPr>
        <w:t>Bioeng Transl Med</w:t>
      </w:r>
      <w:r w:rsidRPr="008625E1">
        <w:t xml:space="preserve"> 2023;8:e10375.</w:t>
      </w:r>
    </w:p>
    <w:p w14:paraId="1B7836F7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57. Li S, Gao K, Yao D. Comprehensive analysis of autophagy associated genes and immune infiltrates in cervical cancer. </w:t>
      </w:r>
      <w:r w:rsidRPr="008625E1">
        <w:rPr>
          <w:i/>
        </w:rPr>
        <w:t>Iran J Basic Med Sci</w:t>
      </w:r>
      <w:r w:rsidRPr="008625E1">
        <w:t xml:space="preserve"> 2024;27:813-824.</w:t>
      </w:r>
    </w:p>
    <w:p w14:paraId="06F0706F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58. Zhang F, Suarez G, Sha J, et al. Phospholipase a2-activating protein (plaa) enhances cisplatin-induced apoptosis in hela cells. </w:t>
      </w:r>
      <w:r w:rsidRPr="008625E1">
        <w:rPr>
          <w:i/>
        </w:rPr>
        <w:t>Cell Signal</w:t>
      </w:r>
      <w:r w:rsidRPr="008625E1">
        <w:t xml:space="preserve"> 2009;21:1085-99.</w:t>
      </w:r>
    </w:p>
    <w:p w14:paraId="56258CEB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59. Ding Y, Wu X, Yang X. Identification of mirnas and target genes associated with lymph node metastasis in cervical cancer using bioinformatics analysis. </w:t>
      </w:r>
      <w:r w:rsidRPr="008625E1">
        <w:rPr>
          <w:i/>
        </w:rPr>
        <w:t>Toxicol Mech Methods</w:t>
      </w:r>
      <w:r w:rsidRPr="008625E1">
        <w:t xml:space="preserve"> 2023;33:625-635.</w:t>
      </w:r>
    </w:p>
    <w:p w14:paraId="60E110CC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60. Chen H, Wang J, Yang H, et al. Association between foxm1 and hedgehog signaling pathway in human cervical carcinoma by tissue microarray analysis. </w:t>
      </w:r>
      <w:r w:rsidRPr="008625E1">
        <w:rPr>
          <w:i/>
        </w:rPr>
        <w:t>Oncol Lett</w:t>
      </w:r>
      <w:r w:rsidRPr="008625E1">
        <w:t xml:space="preserve"> 2016;12:2664-2673.</w:t>
      </w:r>
    </w:p>
    <w:p w14:paraId="3DA4420F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61. Choi YW, Bae SM, Kim YW, et al. Gene expression profiles in squamous cell cervical carcinoma using array-based comparative genomic hybridization analysis. </w:t>
      </w:r>
      <w:r w:rsidRPr="008625E1">
        <w:rPr>
          <w:i/>
        </w:rPr>
        <w:t>Int J Gynecol Cancer</w:t>
      </w:r>
      <w:r w:rsidRPr="008625E1">
        <w:t xml:space="preserve"> 2007;17:687-96.</w:t>
      </w:r>
    </w:p>
    <w:p w14:paraId="198544D0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62. Walline HM, Goudsmit CM, McHugh JB, et al. Integration of high-risk human papillomavirus into cellular cancer-related genes in head and neck cancer cell lines. </w:t>
      </w:r>
      <w:r w:rsidRPr="008625E1">
        <w:rPr>
          <w:i/>
        </w:rPr>
        <w:t>Head Neck</w:t>
      </w:r>
      <w:r w:rsidRPr="008625E1">
        <w:t xml:space="preserve"> 2017;39:840-852.</w:t>
      </w:r>
    </w:p>
    <w:p w14:paraId="269630D3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63. Yang-Chun F, Sen-Yu W, Yuan Z, et al. Genome-wide profiling of human papillomavirus DNA integration into human genome and its influence on pd-l1 expression in chinese uygur cervical cancer women. </w:t>
      </w:r>
      <w:r w:rsidRPr="008625E1">
        <w:rPr>
          <w:i/>
        </w:rPr>
        <w:t>J Immunol Res</w:t>
      </w:r>
      <w:r w:rsidRPr="008625E1">
        <w:t xml:space="preserve"> 2020;2020:6284960.</w:t>
      </w:r>
    </w:p>
    <w:p w14:paraId="1095A568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64. Takayanagi D, Hirose S, Kuno I, et al. Comparative analysis of genetic alterations, hpv-status, and pd-l1 expression in neuroendocrine carcinomas of the cervix. </w:t>
      </w:r>
      <w:r w:rsidRPr="008625E1">
        <w:rPr>
          <w:i/>
        </w:rPr>
        <w:t>Cancers (Basel)</w:t>
      </w:r>
      <w:r w:rsidRPr="008625E1">
        <w:t xml:space="preserve"> 2021;13.</w:t>
      </w:r>
    </w:p>
    <w:p w14:paraId="670D720A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65. Iden M, Tsaih SW, Huang YW, et al. Multi-omics mapping of human papillomavirus integration sites illuminates novel cervical cancer target genes. </w:t>
      </w:r>
      <w:r w:rsidRPr="008625E1">
        <w:rPr>
          <w:i/>
        </w:rPr>
        <w:t>Br J Cancer</w:t>
      </w:r>
      <w:r w:rsidRPr="008625E1">
        <w:t xml:space="preserve"> 2021;125:1408-1419.</w:t>
      </w:r>
    </w:p>
    <w:p w14:paraId="1C686192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66. Su Y, Zhang Y, Zhou M, et al. Genetic alterations in juvenile cervical clear cell adenocarcinoma unrelated to human papillomavirus. </w:t>
      </w:r>
      <w:r w:rsidRPr="008625E1">
        <w:rPr>
          <w:i/>
        </w:rPr>
        <w:t>Front Med (Lausanne)</w:t>
      </w:r>
      <w:r w:rsidRPr="008625E1">
        <w:t xml:space="preserve"> 2023;10:1211888.</w:t>
      </w:r>
    </w:p>
    <w:p w14:paraId="594060FD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67. Shi Y, Liu M, Huang Y, et al. Promotion of cell autophagy and apoptosis in cervical cancer by inhibition of long noncoding rna linc00511 via transcription factor rxra-regulated pld1. </w:t>
      </w:r>
      <w:r w:rsidRPr="008625E1">
        <w:rPr>
          <w:i/>
        </w:rPr>
        <w:t>J Cell Physiol</w:t>
      </w:r>
      <w:r w:rsidRPr="008625E1">
        <w:t xml:space="preserve"> 2020;235:6592-6604.</w:t>
      </w:r>
    </w:p>
    <w:p w14:paraId="43F44083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68. Lopez-Charcas O, Espinosa AM, Alfaro A, et al. The invasiveness of human cervical cancer associated to the function of na(v)1.6 channels is mediated by mmp-2 activity. </w:t>
      </w:r>
      <w:r w:rsidRPr="008625E1">
        <w:rPr>
          <w:i/>
        </w:rPr>
        <w:t>Sci Rep</w:t>
      </w:r>
      <w:r w:rsidRPr="008625E1">
        <w:t xml:space="preserve"> 2018;8:12995.</w:t>
      </w:r>
    </w:p>
    <w:p w14:paraId="71ABE670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69. Peng J, Hou F, Zhu W, et al. Lncrna nr2f1-as1 regulates mir-17/sik1 axis to suppress the invasion and migration of cervical squamous cell carcinoma cells. </w:t>
      </w:r>
      <w:r w:rsidRPr="008625E1">
        <w:rPr>
          <w:i/>
        </w:rPr>
        <w:t>Reprod Sci</w:t>
      </w:r>
      <w:r w:rsidRPr="008625E1">
        <w:t xml:space="preserve"> 2020;27:1534-1539.</w:t>
      </w:r>
    </w:p>
    <w:p w14:paraId="48BE87BA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70. Zhang Y, Wang H, Lu J, et al. Down-regulation of s1pr2 is correlated with poor prognosis and immune infiltrates in cervical squamous cell carcinoma and endocervical adenocarcinoma. </w:t>
      </w:r>
      <w:r w:rsidRPr="008625E1">
        <w:rPr>
          <w:i/>
        </w:rPr>
        <w:t>Int J Immunopathol Pharmacol</w:t>
      </w:r>
      <w:r w:rsidRPr="008625E1">
        <w:t xml:space="preserve"> 2023;37:3946320231178131.</w:t>
      </w:r>
    </w:p>
    <w:p w14:paraId="7887F922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71. Mehterov N, Sacconi A, Pulito C, et al. A novel panel of clinically relevant mirnas signature accurately differentiates oral cancer from normal mucosa. </w:t>
      </w:r>
      <w:r w:rsidRPr="008625E1">
        <w:rPr>
          <w:i/>
        </w:rPr>
        <w:t>Front Oncol</w:t>
      </w:r>
      <w:r w:rsidRPr="008625E1">
        <w:t xml:space="preserve"> 2022;12:1072579.</w:t>
      </w:r>
    </w:p>
    <w:p w14:paraId="18914E61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lastRenderedPageBreak/>
        <w:t xml:space="preserve">72. Ohgari Y, Miyata Y, Miyagi T, et al. Roles of porphyrin and iron metabolisms in the delta-aminolevulinic acid (ala)-induced accumulation of protoporphyrin and photodamage of tumor cells. </w:t>
      </w:r>
      <w:r w:rsidRPr="008625E1">
        <w:rPr>
          <w:i/>
        </w:rPr>
        <w:t>Photochem Photobiol</w:t>
      </w:r>
      <w:r w:rsidRPr="008625E1">
        <w:t xml:space="preserve"> 2011;87:1138-45.</w:t>
      </w:r>
    </w:p>
    <w:p w14:paraId="44BAA475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73. Qi Y, Yao Q, Li X, et al. Cuproptosis-related gene slc31a1: Prognosis values and potential biological functions in cancer. </w:t>
      </w:r>
      <w:r w:rsidRPr="008625E1">
        <w:rPr>
          <w:i/>
        </w:rPr>
        <w:t>Sci Rep</w:t>
      </w:r>
      <w:r w:rsidRPr="008625E1">
        <w:t xml:space="preserve"> 2023;13:17790.</w:t>
      </w:r>
    </w:p>
    <w:p w14:paraId="6E93E8F1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74. Engelmark MT, Ivansson EL, Magnusson JJ, et al. Polymorphisms in 9q32 and tscot are linked to cervical cancer in affected sib-pairs with high mean age at diagnosis. </w:t>
      </w:r>
      <w:r w:rsidRPr="008625E1">
        <w:rPr>
          <w:i/>
        </w:rPr>
        <w:t>Hum Genet</w:t>
      </w:r>
      <w:r w:rsidRPr="008625E1">
        <w:t xml:space="preserve"> 2008;123:437-43.</w:t>
      </w:r>
    </w:p>
    <w:p w14:paraId="3D86DDF0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75. Kolenda T, Graczyk Z, Zarska B, et al. Sry-related transcription factors in head and neck squamous cell carcinomas: In silico based analysis. </w:t>
      </w:r>
      <w:r w:rsidRPr="008625E1">
        <w:rPr>
          <w:i/>
        </w:rPr>
        <w:t>Curr Issues Mol Biol</w:t>
      </w:r>
      <w:r w:rsidRPr="008625E1">
        <w:t xml:space="preserve"> 2023;45:9431-9449.</w:t>
      </w:r>
    </w:p>
    <w:p w14:paraId="7AC8B3A6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76. Xu J, Zou J, Wu L, et al. Transcriptome analysis uncovers the diagnostic value of mir-192-5p/hnf1a-as1/vil1 panel in cervical adenocarcinoma. </w:t>
      </w:r>
      <w:r w:rsidRPr="008625E1">
        <w:rPr>
          <w:i/>
        </w:rPr>
        <w:t>Sci Rep</w:t>
      </w:r>
      <w:r w:rsidRPr="008625E1">
        <w:t xml:space="preserve"> 2020;10:16584.</w:t>
      </w:r>
    </w:p>
    <w:p w14:paraId="61ABBC2E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>77. Ma Y, Wang C, Shi M, et al. Searching for the methylation sites involved in human papillomavirus type 16 and 18</w:t>
      </w:r>
      <w:r w:rsidRPr="008625E1">
        <w:rPr>
          <w:rFonts w:ascii="Cambria Math" w:hAnsi="Cambria Math" w:cs="Cambria Math"/>
        </w:rPr>
        <w:t>‑</w:t>
      </w:r>
      <w:r w:rsidRPr="008625E1">
        <w:t xml:space="preserve">positive women with cervical cancer. </w:t>
      </w:r>
      <w:r w:rsidRPr="008625E1">
        <w:rPr>
          <w:i/>
        </w:rPr>
        <w:t>Mol Clin Oncol</w:t>
      </w:r>
      <w:r w:rsidRPr="008625E1">
        <w:t xml:space="preserve"> 2022;17:149.</w:t>
      </w:r>
    </w:p>
    <w:p w14:paraId="684F2992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78. Beger M, Butz K, Denk C, et al. Expression pattern of ap-2 transcription factors in cervical cancer cells and analysis of their influence on human papillomavirus oncogene transcription. </w:t>
      </w:r>
      <w:r w:rsidRPr="008625E1">
        <w:rPr>
          <w:i/>
        </w:rPr>
        <w:t>J Mol Med (Berl)</w:t>
      </w:r>
      <w:r w:rsidRPr="008625E1">
        <w:t xml:space="preserve"> 2001;79:314-20.</w:t>
      </w:r>
    </w:p>
    <w:p w14:paraId="5D0B8FC5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79. Lang X, Huang C, Cui H. Prognosis analysis and validation of fatty acid metabolism-related lncrnas and tumor immune microenvironment in cervical cancer. </w:t>
      </w:r>
      <w:r w:rsidRPr="008625E1">
        <w:rPr>
          <w:i/>
        </w:rPr>
        <w:t>J Immunol Res</w:t>
      </w:r>
      <w:r w:rsidRPr="008625E1">
        <w:t xml:space="preserve"> 2022;2022:4954457.</w:t>
      </w:r>
    </w:p>
    <w:p w14:paraId="0615C2AB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80. Kawashita S, Matsuda K, Kondo H, et al. Significance of p53-binding protein 1 nuclear foci in cervical squamous intraepithelial lesions: Association with high-risk human papillomavirus infection and p16(ink4a) expression. </w:t>
      </w:r>
      <w:r w:rsidRPr="008625E1">
        <w:rPr>
          <w:i/>
        </w:rPr>
        <w:t>Cancer Control</w:t>
      </w:r>
      <w:r w:rsidRPr="008625E1">
        <w:t xml:space="preserve"> 2020;27:1073274819901170.</w:t>
      </w:r>
    </w:p>
    <w:p w14:paraId="3BAEAF67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81. Zhang X, Wang Y. Identification of hub genes and key pathways associated with the progression of gynecological cancer. </w:t>
      </w:r>
      <w:r w:rsidRPr="008625E1">
        <w:rPr>
          <w:i/>
        </w:rPr>
        <w:t>Oncol Lett</w:t>
      </w:r>
      <w:r w:rsidRPr="008625E1">
        <w:t xml:space="preserve"> 2019;18:6516-6524.</w:t>
      </w:r>
    </w:p>
    <w:p w14:paraId="2407208F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82. Xing X, Tian Y, Jin X. Immune infiltration and a necroptosis-related gene signature for predicting the prognosis of patients with cervical cancer. </w:t>
      </w:r>
      <w:r w:rsidRPr="008625E1">
        <w:rPr>
          <w:i/>
        </w:rPr>
        <w:t>Front Genet</w:t>
      </w:r>
      <w:r w:rsidRPr="008625E1">
        <w:t xml:space="preserve"> 2022;13:1061107.</w:t>
      </w:r>
    </w:p>
    <w:p w14:paraId="5ACA58B8" w14:textId="77777777" w:rsidR="008625E1" w:rsidRPr="008625E1" w:rsidRDefault="008625E1" w:rsidP="007A1322">
      <w:pPr>
        <w:pStyle w:val="EndNoteBibliography"/>
        <w:spacing w:after="0"/>
        <w:ind w:left="720" w:hanging="720"/>
        <w:jc w:val="both"/>
      </w:pPr>
      <w:r w:rsidRPr="008625E1">
        <w:t xml:space="preserve">83. Cavalcanti MS, Schultheis AM, Ho C, et al. Mixed mesonephric adenocarcinoma and high-grade neuroendocrine carcinoma of the uterine cervix: Case description of a previously unreported entity with insights into its molecular pathogenesis. </w:t>
      </w:r>
      <w:r w:rsidRPr="008625E1">
        <w:rPr>
          <w:i/>
        </w:rPr>
        <w:t>Int J Gynecol Pathol</w:t>
      </w:r>
      <w:r w:rsidRPr="008625E1">
        <w:t xml:space="preserve"> 2017;36:76-89.</w:t>
      </w:r>
    </w:p>
    <w:p w14:paraId="6E580761" w14:textId="77777777" w:rsidR="008625E1" w:rsidRPr="008625E1" w:rsidRDefault="008625E1" w:rsidP="007A1322">
      <w:pPr>
        <w:pStyle w:val="EndNoteBibliography"/>
        <w:ind w:left="720" w:hanging="720"/>
        <w:jc w:val="both"/>
      </w:pPr>
      <w:r w:rsidRPr="008625E1">
        <w:t xml:space="preserve">84. Gu Y, Feng X, Jin Y, et al. Upregulation of mirna-10a-5p promotes tumor progression in cervical cancer by suppressing ube2i signaling. </w:t>
      </w:r>
      <w:r w:rsidRPr="008625E1">
        <w:rPr>
          <w:i/>
        </w:rPr>
        <w:t>J Obstet Gynaecol</w:t>
      </w:r>
      <w:r w:rsidRPr="008625E1">
        <w:t xml:space="preserve"> 2023;43:2171283.</w:t>
      </w:r>
    </w:p>
    <w:p w14:paraId="6D571A3B" w14:textId="50307728" w:rsidR="00C77578" w:rsidRDefault="00C77578" w:rsidP="007A1322">
      <w:pPr>
        <w:jc w:val="both"/>
      </w:pPr>
      <w:r>
        <w:fldChar w:fldCharType="end"/>
      </w:r>
    </w:p>
    <w:sectPr w:rsidR="00C7757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Intl J Rad Onc Bio Phys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a9t59tr9axdpce9v04vtrdyv9rv9xzx29ff&quot;&gt;Cancerfonden 2022 endnote&lt;record-ids&gt;&lt;item&gt;556&lt;/item&gt;&lt;item&gt;565&lt;/item&gt;&lt;item&gt;566&lt;/item&gt;&lt;item&gt;567&lt;/item&gt;&lt;item&gt;568&lt;/item&gt;&lt;item&gt;569&lt;/item&gt;&lt;item&gt;570&lt;/item&gt;&lt;item&gt;571&lt;/item&gt;&lt;item&gt;572&lt;/item&gt;&lt;item&gt;576&lt;/item&gt;&lt;item&gt;578&lt;/item&gt;&lt;item&gt;579&lt;/item&gt;&lt;item&gt;580&lt;/item&gt;&lt;item&gt;581&lt;/item&gt;&lt;item&gt;583&lt;/item&gt;&lt;item&gt;585&lt;/item&gt;&lt;item&gt;586&lt;/item&gt;&lt;item&gt;587&lt;/item&gt;&lt;item&gt;588&lt;/item&gt;&lt;item&gt;589&lt;/item&gt;&lt;item&gt;590&lt;/item&gt;&lt;item&gt;591&lt;/item&gt;&lt;item&gt;592&lt;/item&gt;&lt;item&gt;593&lt;/item&gt;&lt;item&gt;594&lt;/item&gt;&lt;item&gt;595&lt;/item&gt;&lt;item&gt;596&lt;/item&gt;&lt;item&gt;599&lt;/item&gt;&lt;item&gt;600&lt;/item&gt;&lt;item&gt;604&lt;/item&gt;&lt;item&gt;605&lt;/item&gt;&lt;item&gt;606&lt;/item&gt;&lt;item&gt;607&lt;/item&gt;&lt;item&gt;608&lt;/item&gt;&lt;item&gt;609&lt;/item&gt;&lt;item&gt;610&lt;/item&gt;&lt;item&gt;611&lt;/item&gt;&lt;item&gt;612&lt;/item&gt;&lt;item&gt;613&lt;/item&gt;&lt;item&gt;614&lt;/item&gt;&lt;item&gt;615&lt;/item&gt;&lt;item&gt;616&lt;/item&gt;&lt;item&gt;617&lt;/item&gt;&lt;item&gt;618&lt;/item&gt;&lt;item&gt;620&lt;/item&gt;&lt;item&gt;621&lt;/item&gt;&lt;item&gt;622&lt;/item&gt;&lt;item&gt;623&lt;/item&gt;&lt;item&gt;624&lt;/item&gt;&lt;item&gt;625&lt;/item&gt;&lt;item&gt;626&lt;/item&gt;&lt;item&gt;627&lt;/item&gt;&lt;item&gt;630&lt;/item&gt;&lt;item&gt;631&lt;/item&gt;&lt;item&gt;633&lt;/item&gt;&lt;item&gt;634&lt;/item&gt;&lt;item&gt;635&lt;/item&gt;&lt;item&gt;636&lt;/item&gt;&lt;item&gt;637&lt;/item&gt;&lt;item&gt;638&lt;/item&gt;&lt;item&gt;639&lt;/item&gt;&lt;item&gt;640&lt;/item&gt;&lt;item&gt;641&lt;/item&gt;&lt;item&gt;642&lt;/item&gt;&lt;item&gt;643&lt;/item&gt;&lt;item&gt;644&lt;/item&gt;&lt;item&gt;645&lt;/item&gt;&lt;item&gt;646&lt;/item&gt;&lt;item&gt;647&lt;/item&gt;&lt;item&gt;648&lt;/item&gt;&lt;item&gt;649&lt;/item&gt;&lt;item&gt;650&lt;/item&gt;&lt;item&gt;651&lt;/item&gt;&lt;item&gt;652&lt;/item&gt;&lt;item&gt;653&lt;/item&gt;&lt;item&gt;654&lt;/item&gt;&lt;item&gt;655&lt;/item&gt;&lt;item&gt;656&lt;/item&gt;&lt;item&gt;691&lt;/item&gt;&lt;item&gt;704&lt;/item&gt;&lt;item&gt;706&lt;/item&gt;&lt;item&gt;707&lt;/item&gt;&lt;item&gt;716&lt;/item&gt;&lt;item&gt;719&lt;/item&gt;&lt;/record-ids&gt;&lt;/item&gt;&lt;/Libraries&gt;"/>
  </w:docVars>
  <w:rsids>
    <w:rsidRoot w:val="00BE2288"/>
    <w:rsid w:val="00065CFC"/>
    <w:rsid w:val="00124111"/>
    <w:rsid w:val="004F645A"/>
    <w:rsid w:val="00574530"/>
    <w:rsid w:val="006F2923"/>
    <w:rsid w:val="007A1322"/>
    <w:rsid w:val="008625E1"/>
    <w:rsid w:val="008D703A"/>
    <w:rsid w:val="009A2AF7"/>
    <w:rsid w:val="00B7135A"/>
    <w:rsid w:val="00BE2288"/>
    <w:rsid w:val="00C15730"/>
    <w:rsid w:val="00C77578"/>
    <w:rsid w:val="00CA54B9"/>
    <w:rsid w:val="00ED43E1"/>
    <w:rsid w:val="00EE77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C028D06"/>
  <w15:chartTrackingRefBased/>
  <w15:docId w15:val="{0FD2CCBA-FFE5-4B37-A400-75E60C4CC3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sv-SE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E228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E228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E228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E228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E228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E228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E228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E228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E228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E228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E228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E228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E228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E228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E228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E228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E228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E228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E228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E228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E228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E228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E228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E228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E228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E228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E228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E228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E2288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C77578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77578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77578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77578"/>
    <w:rPr>
      <w:rFonts w:ascii="Aptos" w:hAnsi="Aptos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8</TotalTime>
  <Pages>6</Pages>
  <Words>9231</Words>
  <Characters>48928</Characters>
  <Application>Microsoft Office Word</Application>
  <DocSecurity>0</DocSecurity>
  <Lines>407</Lines>
  <Paragraphs>1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0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Giglio</dc:creator>
  <cp:keywords/>
  <dc:description/>
  <cp:lastModifiedBy>Daniel Giglio</cp:lastModifiedBy>
  <cp:revision>13</cp:revision>
  <dcterms:created xsi:type="dcterms:W3CDTF">2025-08-14T09:49:00Z</dcterms:created>
  <dcterms:modified xsi:type="dcterms:W3CDTF">2025-08-14T15:47:00Z</dcterms:modified>
</cp:coreProperties>
</file>